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367CC" w14:textId="77777777" w:rsidR="00465B4D" w:rsidRDefault="00465B4D" w:rsidP="001C7B7D">
      <w:pPr>
        <w:pStyle w:val="Title"/>
        <w:rPr>
          <w:sz w:val="52"/>
        </w:rPr>
      </w:pPr>
    </w:p>
    <w:p w14:paraId="7DAF27FB" w14:textId="77777777" w:rsidR="00465B4D" w:rsidRDefault="00807C14" w:rsidP="001C7B7D">
      <w:pPr>
        <w:pStyle w:val="Title"/>
        <w:rPr>
          <w:sz w:val="52"/>
        </w:rPr>
      </w:pPr>
      <w:r w:rsidRPr="00465B4D">
        <w:rPr>
          <w:sz w:val="52"/>
        </w:rPr>
        <w:t xml:space="preserve">The </w:t>
      </w:r>
      <w:r w:rsidR="00465B4D" w:rsidRPr="00465B4D">
        <w:rPr>
          <w:sz w:val="52"/>
        </w:rPr>
        <w:t>anthropogenic influences on the distribution of two orchid species in Xishuangbanna, China</w:t>
      </w:r>
    </w:p>
    <w:p w14:paraId="3BA6BCD6" w14:textId="77777777" w:rsidR="00465B4D" w:rsidRDefault="00465B4D" w:rsidP="00465B4D">
      <w:pPr>
        <w:pStyle w:val="Title"/>
        <w:spacing w:line="240" w:lineRule="auto"/>
        <w:rPr>
          <w:rFonts w:ascii="Microsoft JhengHei" w:eastAsia="Microsoft JhengHei" w:hAnsi="Microsoft JhengHei" w:cs="Microsoft JhengHei"/>
          <w:sz w:val="40"/>
        </w:rPr>
      </w:pPr>
      <w:proofErr w:type="spellStart"/>
      <w:r w:rsidRPr="00465B4D">
        <w:rPr>
          <w:rFonts w:ascii="MS Gothic" w:hAnsi="MS Gothic" w:cs="MS Gothic"/>
          <w:b/>
          <w:sz w:val="40"/>
        </w:rPr>
        <w:t>西双版</w:t>
      </w:r>
      <w:r w:rsidRPr="00465B4D">
        <w:rPr>
          <w:rFonts w:ascii="Microsoft JhengHei" w:eastAsia="Microsoft JhengHei" w:hAnsi="Microsoft JhengHei" w:cs="Microsoft JhengHei" w:hint="eastAsia"/>
          <w:b/>
          <w:sz w:val="40"/>
        </w:rPr>
        <w:t>纳</w:t>
      </w:r>
      <w:r w:rsidRPr="00465B4D">
        <w:rPr>
          <w:rFonts w:ascii="Microsoft JhengHei" w:eastAsia="Microsoft JhengHei" w:hAnsi="Microsoft JhengHei" w:cs="Microsoft JhengHei" w:hint="eastAsia"/>
          <w:sz w:val="40"/>
        </w:rPr>
        <w:t>傣族自治州</w:t>
      </w:r>
      <w:proofErr w:type="spellEnd"/>
    </w:p>
    <w:p w14:paraId="5B2CD9B7" w14:textId="06A73F4D" w:rsidR="005A4AC5" w:rsidRDefault="00465B4D" w:rsidP="00465B4D">
      <w:pPr>
        <w:pStyle w:val="Title"/>
        <w:spacing w:line="240" w:lineRule="auto"/>
        <w:rPr>
          <w:rFonts w:ascii="Microsoft New Tai Lue" w:eastAsia="Microsoft JhengHei" w:hAnsi="Microsoft New Tai Lue" w:cs="Microsoft New Tai Lue"/>
          <w:sz w:val="40"/>
        </w:rPr>
      </w:pPr>
      <w:r w:rsidRPr="00465B4D">
        <w:rPr>
          <w:rFonts w:ascii="Microsoft JhengHei" w:eastAsia="Microsoft JhengHei" w:hAnsi="Microsoft JhengHei" w:cs="Microsoft JhengHei" w:hint="eastAsia"/>
          <w:sz w:val="40"/>
        </w:rPr>
        <w:t xml:space="preserve"> </w:t>
      </w:r>
      <w:r w:rsidRPr="00465B4D">
        <w:rPr>
          <w:rFonts w:ascii="Microsoft New Tai Lue" w:eastAsia="Microsoft JhengHei" w:hAnsi="Microsoft New Tai Lue" w:cs="Microsoft New Tai Lue"/>
          <w:sz w:val="40"/>
        </w:rPr>
        <w:t>ᦈᦹᧈᦈᦹᧈᦋᦵᦲᧁᦘᦱᦉᦱᦑᦺ᧑᧒ᦗᧃᦓᦱ</w:t>
      </w:r>
    </w:p>
    <w:p w14:paraId="1066C150" w14:textId="77777777" w:rsidR="00465B4D" w:rsidRPr="00465B4D" w:rsidRDefault="00465B4D" w:rsidP="00465B4D"/>
    <w:p w14:paraId="62A925E2" w14:textId="77777777" w:rsidR="00FA6E03" w:rsidRPr="001C7B7D" w:rsidRDefault="00FA6E03" w:rsidP="001C7B7D">
      <w:pPr>
        <w:pStyle w:val="Title"/>
      </w:pPr>
      <w:r w:rsidRPr="001C7B7D">
        <w:t>Samuel John Herniman</w:t>
      </w:r>
    </w:p>
    <w:p w14:paraId="43DFF74A" w14:textId="5A16E6F2" w:rsidR="00FA6E03" w:rsidRPr="001C7B7D" w:rsidRDefault="00465B4D" w:rsidP="001C7B7D">
      <w:pPr>
        <w:pStyle w:val="Title"/>
      </w:pPr>
      <w:commentRangeStart w:id="0"/>
      <w:r>
        <w:t>B</w:t>
      </w:r>
      <w:r w:rsidR="00FA6E03" w:rsidRPr="001C7B7D">
        <w:t>eing</w:t>
      </w:r>
      <w:commentRangeEnd w:id="0"/>
      <w:r w:rsidR="00F1700C">
        <w:rPr>
          <w:rStyle w:val="CommentReference"/>
          <w:rFonts w:asciiTheme="minorHAnsi" w:hAnsiTheme="minorHAnsi" w:cstheme="minorBidi"/>
          <w:lang w:val="en-GB"/>
        </w:rPr>
        <w:commentReference w:id="0"/>
      </w:r>
      <w:r w:rsidR="00FA6E03" w:rsidRPr="001C7B7D">
        <w:t xml:space="preserve"> an</w:t>
      </w:r>
      <w:r w:rsidR="00C70E18">
        <w:t xml:space="preserve"> </w:t>
      </w:r>
      <w:proofErr w:type="spellStart"/>
      <w:r w:rsidR="00C70E18">
        <w:t>h</w:t>
      </w:r>
      <w:r w:rsidR="00FA6E03" w:rsidRPr="001C7B7D">
        <w:t>onours</w:t>
      </w:r>
      <w:proofErr w:type="spellEnd"/>
      <w:r w:rsidR="00FA6E03" w:rsidRPr="001C7B7D">
        <w:t xml:space="preserve"> project</w:t>
      </w:r>
      <w:r w:rsidR="00C70E18">
        <w:t xml:space="preserve"> </w:t>
      </w:r>
      <w:r w:rsidR="00FA6E03" w:rsidRPr="001C7B7D">
        <w:t>submitted to</w:t>
      </w:r>
      <w:r w:rsidR="00C70E18">
        <w:t xml:space="preserve"> </w:t>
      </w:r>
      <w:r w:rsidR="00FA6E03" w:rsidRPr="001C7B7D">
        <w:t>Bangor University</w:t>
      </w:r>
      <w:r w:rsidR="00C70E18">
        <w:t xml:space="preserve"> </w:t>
      </w:r>
      <w:r w:rsidR="00FA6E03" w:rsidRPr="001C7B7D">
        <w:t>in</w:t>
      </w:r>
      <w:r w:rsidR="00C70E18">
        <w:t xml:space="preserve"> </w:t>
      </w:r>
      <w:r w:rsidR="00FA6E03" w:rsidRPr="001C7B7D">
        <w:t>partial fulfilment of an</w:t>
      </w:r>
      <w:r w:rsidR="00C70E18">
        <w:t xml:space="preserve"> </w:t>
      </w:r>
      <w:proofErr w:type="spellStart"/>
      <w:r w:rsidR="00C70E18">
        <w:t>h</w:t>
      </w:r>
      <w:r w:rsidR="00FA6E03" w:rsidRPr="001C7B7D">
        <w:t>onour</w:t>
      </w:r>
      <w:r w:rsidR="00C70E18">
        <w:t>s</w:t>
      </w:r>
      <w:proofErr w:type="spellEnd"/>
      <w:r w:rsidR="00C70E18">
        <w:t xml:space="preserve"> degree in Applied Terrestrial </w:t>
      </w:r>
      <w:r w:rsidR="00FA6E03" w:rsidRPr="001C7B7D">
        <w:t>and Marine Ecology</w:t>
      </w:r>
    </w:p>
    <w:p w14:paraId="021EB47E" w14:textId="77777777" w:rsidR="00FA6E03" w:rsidRPr="001C7B7D" w:rsidRDefault="00FA6E03" w:rsidP="001C7B7D">
      <w:pPr>
        <w:pStyle w:val="Title"/>
      </w:pPr>
    </w:p>
    <w:p w14:paraId="6EFEFABF" w14:textId="77777777" w:rsidR="00FA6E03" w:rsidRPr="001C7B7D" w:rsidRDefault="00FA6E03" w:rsidP="001C7B7D">
      <w:pPr>
        <w:pStyle w:val="Title"/>
      </w:pPr>
      <w:r w:rsidRPr="001C7B7D">
        <w:t>May 2016</w:t>
      </w:r>
      <w:r w:rsidRPr="001C7B7D">
        <w:tab/>
      </w:r>
      <w:r w:rsidRPr="001C7B7D">
        <w:tab/>
      </w:r>
      <w:r w:rsidRPr="001C7B7D">
        <w:tab/>
      </w:r>
      <w:r w:rsidRPr="001C7B7D">
        <w:tab/>
      </w:r>
      <w:r w:rsidRPr="001C7B7D">
        <w:tab/>
      </w:r>
      <w:r w:rsidRPr="001C7B7D">
        <w:tab/>
      </w:r>
      <w:r w:rsidRPr="001C7B7D">
        <w:tab/>
      </w:r>
      <w:r w:rsidRPr="001C7B7D">
        <w:tab/>
      </w:r>
      <w:r w:rsidRPr="001C7B7D">
        <w:tab/>
        <w:t>500315403</w:t>
      </w:r>
    </w:p>
    <w:p w14:paraId="46E65B56" w14:textId="77777777" w:rsidR="00FA6E03" w:rsidRDefault="00FA6E03" w:rsidP="00DC60F1">
      <w:r>
        <w:br w:type="page"/>
      </w:r>
    </w:p>
    <w:p w14:paraId="0E4ADD05" w14:textId="77777777" w:rsidR="00FA6E03" w:rsidRPr="00FA6E03" w:rsidRDefault="00B04D44" w:rsidP="00DC60F1">
      <w:pPr>
        <w:pStyle w:val="Heading1"/>
      </w:pPr>
      <w:bookmarkStart w:id="1" w:name="_Toc447826925"/>
      <w:r>
        <w:lastRenderedPageBreak/>
        <w:t>Declaration</w:t>
      </w:r>
      <w:bookmarkEnd w:id="1"/>
    </w:p>
    <w:p w14:paraId="690DB612" w14:textId="77777777" w:rsidR="00FA6E03" w:rsidRDefault="00FA6E03" w:rsidP="00DC60F1"/>
    <w:p w14:paraId="4E0EC5A7" w14:textId="77777777" w:rsidR="00FA6E03" w:rsidRDefault="00FA6E03" w:rsidP="00DC60F1">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DC60F1"/>
    <w:p w14:paraId="429F803C" w14:textId="77777777" w:rsidR="00FA6E03" w:rsidRDefault="00FA6E03" w:rsidP="00DC60F1"/>
    <w:p w14:paraId="7C07614C" w14:textId="77777777" w:rsidR="00FA6E03" w:rsidRDefault="00FA6E03" w:rsidP="00DC60F1">
      <w:r>
        <w:t>Candidate: Samuel J Herniman</w:t>
      </w:r>
    </w:p>
    <w:p w14:paraId="422CA934" w14:textId="77777777" w:rsidR="00FA6E03" w:rsidRDefault="00FA6E03" w:rsidP="00DC60F1"/>
    <w:p w14:paraId="46640ED3" w14:textId="77777777" w:rsidR="00FA6E03" w:rsidRDefault="00FA6E03" w:rsidP="00DC60F1"/>
    <w:p w14:paraId="079993D1" w14:textId="77777777" w:rsidR="00FA6E03" w:rsidRDefault="00FA6E03" w:rsidP="00DC60F1">
      <w:r>
        <w:t>Signature: ……………………………….</w:t>
      </w:r>
    </w:p>
    <w:p w14:paraId="29C86044" w14:textId="77777777" w:rsidR="00FA6E03" w:rsidRDefault="00FA6E03" w:rsidP="00DC60F1">
      <w:r>
        <w:br w:type="page"/>
      </w:r>
    </w:p>
    <w:p w14:paraId="0721D20B" w14:textId="77777777" w:rsidR="00FA6E03" w:rsidRDefault="00FA6E03" w:rsidP="00DC60F1">
      <w:pPr>
        <w:pStyle w:val="Heading1"/>
      </w:pPr>
      <w:bookmarkStart w:id="2" w:name="_Toc447826926"/>
      <w:r>
        <w:lastRenderedPageBreak/>
        <w:t>Acknowledgements</w:t>
      </w:r>
      <w:bookmarkEnd w:id="2"/>
    </w:p>
    <w:p w14:paraId="3783B275" w14:textId="77777777" w:rsidR="00DC60F1" w:rsidRPr="00DC60F1" w:rsidRDefault="00B04D44" w:rsidP="00DC60F1">
      <w:r>
        <w:t xml:space="preserve">As I think back on where this project started for me, it has been more than just a  </w:t>
      </w:r>
    </w:p>
    <w:p w14:paraId="526210C3" w14:textId="77777777" w:rsidR="00FA6E03" w:rsidRDefault="00FA6E03" w:rsidP="00DC60F1"/>
    <w:p w14:paraId="1729F603" w14:textId="77777777" w:rsidR="00FA6E03" w:rsidRDefault="00FA6E03" w:rsidP="00DC60F1">
      <w:r>
        <w:br w:type="page"/>
      </w:r>
    </w:p>
    <w:p w14:paraId="3FCF9D84" w14:textId="77777777" w:rsidR="00FA6E03" w:rsidRDefault="00FA6E03" w:rsidP="00DC60F1">
      <w:pPr>
        <w:pStyle w:val="Heading1"/>
      </w:pPr>
      <w:bookmarkStart w:id="3" w:name="_Toc447826927"/>
      <w:r>
        <w:lastRenderedPageBreak/>
        <w:t>Abstract</w:t>
      </w:r>
      <w:bookmarkEnd w:id="3"/>
    </w:p>
    <w:p w14:paraId="1ADAB549" w14:textId="0CA2FF20" w:rsidR="00965FC6" w:rsidRPr="006D75B5" w:rsidRDefault="00965FC6" w:rsidP="00DC60F1">
      <w:r w:rsidRPr="006D75B5">
        <w:t xml:space="preserve">The tropical forests of Xishuangbanna are one of the most biodiverse regions of China. Within the last 20 years, 22% of the land has been converted to rubber plantation and tea resulting in large scale fragmentation and habitat loss. In addition, </w:t>
      </w:r>
      <w:proofErr w:type="spellStart"/>
      <w:r w:rsidRPr="006D75B5">
        <w:t>Xishuangbanna’s</w:t>
      </w:r>
      <w:proofErr w:type="spellEnd"/>
      <w:r w:rsidRPr="006D75B5">
        <w:t xml:space="preserve"> close proximity to Myanmar, Laos</w:t>
      </w:r>
      <w:r w:rsidR="00F1700C">
        <w:t>,</w:t>
      </w:r>
      <w:r w:rsidRPr="006D75B5">
        <w:t xml:space="preserve"> and Vietnam means that it is a hub for wildlife trade, threatening many species in the region.</w:t>
      </w:r>
    </w:p>
    <w:p w14:paraId="53696D50" w14:textId="77777777" w:rsidR="00965FC6" w:rsidRPr="006D75B5" w:rsidRDefault="00965FC6" w:rsidP="00DC60F1">
      <w:r w:rsidRPr="006D75B5">
        <w:t>With over 400 orchid species of 115 genera, Xishuangbanna holds 31% of all Chinese orchids. Orchids are habitat specialists due to their specific pollinators and mycorrhizal associations, and are often vulnerable to many anthropogenic activities. Of these 400, 3 have been classified as possibly extinct in the wild, 15 Critically Endangered, 82 as Endangered and 124 as Vulnerable, regionally.</w:t>
      </w:r>
    </w:p>
    <w:p w14:paraId="0E936DF5" w14:textId="68484FC4" w:rsidR="00965FC6" w:rsidRPr="006D75B5" w:rsidRDefault="00965FC6" w:rsidP="00DC60F1">
      <w:r w:rsidRPr="006D75B5">
        <w:t xml:space="preserve">In this study we examine the distribution of two species that are thought to be threatened by both habitat loss and trade for horticultural use: </w:t>
      </w:r>
      <w:proofErr w:type="spellStart"/>
      <w:r w:rsidRPr="001C7B7D">
        <w:rPr>
          <w:i/>
        </w:rPr>
        <w:t>Luisia</w:t>
      </w:r>
      <w:proofErr w:type="spellEnd"/>
      <w:r w:rsidRPr="001C7B7D">
        <w:rPr>
          <w:i/>
        </w:rPr>
        <w:t xml:space="preserve"> </w:t>
      </w:r>
      <w:proofErr w:type="spellStart"/>
      <w:r w:rsidRPr="001C7B7D">
        <w:rPr>
          <w:i/>
        </w:rPr>
        <w:t>magniflora</w:t>
      </w:r>
      <w:proofErr w:type="spellEnd"/>
      <w:r w:rsidRPr="006D75B5">
        <w:t xml:space="preserve"> and </w:t>
      </w:r>
      <w:r w:rsidRPr="001C7B7D">
        <w:rPr>
          <w:i/>
        </w:rPr>
        <w:t xml:space="preserve">Dendrobium </w:t>
      </w:r>
      <w:proofErr w:type="spellStart"/>
      <w:r w:rsidRPr="001C7B7D">
        <w:rPr>
          <w:i/>
        </w:rPr>
        <w:t>thyrsiflorum</w:t>
      </w:r>
      <w:proofErr w:type="spellEnd"/>
      <w:r w:rsidRPr="006D75B5">
        <w:t xml:space="preserve">. </w:t>
      </w:r>
      <w:r w:rsidR="00F1700C">
        <w:t>Both species are classified as e</w:t>
      </w:r>
      <w:r w:rsidRPr="006D75B5">
        <w:t>ndang</w:t>
      </w:r>
      <w:r w:rsidR="00F1700C">
        <w:t>ered in a regional r</w:t>
      </w:r>
      <w:r w:rsidRPr="006D75B5">
        <w:t xml:space="preserve">ed listing assessment yet little is known about their habitat requirements or distribution. Using existing presence data from digital herbarium records and ecological surveys in Xishuangbanna over the last five years, we produced habitat suitability models of these species using </w:t>
      </w:r>
      <w:r w:rsidR="006D4B76">
        <w:t>MAXENT</w:t>
      </w:r>
      <w:r w:rsidRPr="006D75B5">
        <w:t xml:space="preserve">. Environmental </w:t>
      </w:r>
      <w:r w:rsidRPr="006D75B5">
        <w:lastRenderedPageBreak/>
        <w:t>predictors such as distance to roads, water and settlements, as well as altitude, land cover, canopy cover, aspect, precipitation and daytime temperature were taken into account.</w:t>
      </w:r>
    </w:p>
    <w:p w14:paraId="48EE05F4" w14:textId="77777777" w:rsidR="00965FC6" w:rsidRPr="006D75B5" w:rsidRDefault="00965FC6" w:rsidP="00DC60F1">
      <w:r w:rsidRPr="006D75B5">
        <w:t xml:space="preserve">Our results show areas of high probability of presence and we identify environmental factors influencing the distribution of the species. We also highlight the areas of high conservation concern by modeling the future distribution of tea and rubber plantations with </w:t>
      </w:r>
      <w:r w:rsidR="006D4B76">
        <w:t>MAXENT</w:t>
      </w:r>
      <w:r w:rsidRPr="006D75B5">
        <w:t>. By overlaying the existing protected area network onto the distribution maps we can assess the efficacy of protected area coverage.</w:t>
      </w:r>
    </w:p>
    <w:p w14:paraId="6E673316" w14:textId="77777777" w:rsidR="00FA6E03" w:rsidRDefault="00FA6E03" w:rsidP="00DC60F1">
      <w:r>
        <w:br w:type="page"/>
      </w:r>
    </w:p>
    <w:p w14:paraId="081FBDD8" w14:textId="77777777" w:rsidR="00FA6E03" w:rsidRDefault="00FA6E03" w:rsidP="00DC60F1">
      <w:pPr>
        <w:pStyle w:val="Heading1"/>
      </w:pPr>
      <w:bookmarkStart w:id="4" w:name="_Toc447826928"/>
      <w:r>
        <w:lastRenderedPageBreak/>
        <w:t>Contents</w:t>
      </w:r>
      <w:bookmarkEnd w:id="4"/>
    </w:p>
    <w:sdt>
      <w:sdtPr>
        <w:rPr>
          <w:rFonts w:ascii="Courier New" w:eastAsiaTheme="minorHAnsi" w:hAnsi="Courier New"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DC60F1">
          <w:pPr>
            <w:pStyle w:val="TOCHeading"/>
            <w:rPr>
              <w:rStyle w:val="Heading1Char"/>
              <w:color w:val="000000" w:themeColor="text1"/>
              <w:sz w:val="22"/>
              <w:szCs w:val="22"/>
            </w:rPr>
          </w:pPr>
        </w:p>
        <w:p w14:paraId="3E804B8C" w14:textId="77777777" w:rsidR="00297E85" w:rsidRDefault="00034A02">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3" \h \z \u </w:instrText>
          </w:r>
          <w:r>
            <w:fldChar w:fldCharType="separate"/>
          </w:r>
          <w:hyperlink w:anchor="_Toc447826925" w:history="1">
            <w:r w:rsidR="00297E85" w:rsidRPr="00DF6E09">
              <w:rPr>
                <w:rStyle w:val="Hyperlink"/>
                <w:noProof/>
              </w:rPr>
              <w:t>Declaration</w:t>
            </w:r>
            <w:r w:rsidR="00297E85">
              <w:rPr>
                <w:noProof/>
                <w:webHidden/>
              </w:rPr>
              <w:tab/>
            </w:r>
            <w:r w:rsidR="00297E85">
              <w:rPr>
                <w:noProof/>
                <w:webHidden/>
              </w:rPr>
              <w:fldChar w:fldCharType="begin"/>
            </w:r>
            <w:r w:rsidR="00297E85">
              <w:rPr>
                <w:noProof/>
                <w:webHidden/>
              </w:rPr>
              <w:instrText xml:space="preserve"> PAGEREF _Toc447826925 \h </w:instrText>
            </w:r>
            <w:r w:rsidR="00297E85">
              <w:rPr>
                <w:noProof/>
                <w:webHidden/>
              </w:rPr>
            </w:r>
            <w:r w:rsidR="00297E85">
              <w:rPr>
                <w:noProof/>
                <w:webHidden/>
              </w:rPr>
              <w:fldChar w:fldCharType="separate"/>
            </w:r>
            <w:r w:rsidR="00297E85">
              <w:rPr>
                <w:noProof/>
                <w:webHidden/>
              </w:rPr>
              <w:t>1</w:t>
            </w:r>
            <w:r w:rsidR="00297E85">
              <w:rPr>
                <w:noProof/>
                <w:webHidden/>
              </w:rPr>
              <w:fldChar w:fldCharType="end"/>
            </w:r>
          </w:hyperlink>
        </w:p>
        <w:p w14:paraId="5ADF1E0A" w14:textId="77777777" w:rsidR="00297E85" w:rsidRDefault="00F1700C">
          <w:pPr>
            <w:pStyle w:val="TOC1"/>
            <w:tabs>
              <w:tab w:val="right" w:leader="dot" w:pos="9016"/>
            </w:tabs>
            <w:rPr>
              <w:rFonts w:asciiTheme="minorHAnsi" w:eastAsiaTheme="minorEastAsia" w:hAnsiTheme="minorHAnsi" w:cstheme="minorBidi"/>
              <w:noProof/>
              <w:sz w:val="22"/>
              <w:lang w:val="en-GB" w:eastAsia="en-GB"/>
            </w:rPr>
          </w:pPr>
          <w:hyperlink w:anchor="_Toc447826926" w:history="1">
            <w:r w:rsidR="00297E85" w:rsidRPr="00DF6E09">
              <w:rPr>
                <w:rStyle w:val="Hyperlink"/>
                <w:noProof/>
              </w:rPr>
              <w:t>Acknowledgements</w:t>
            </w:r>
            <w:r w:rsidR="00297E85">
              <w:rPr>
                <w:noProof/>
                <w:webHidden/>
              </w:rPr>
              <w:tab/>
            </w:r>
            <w:r w:rsidR="00297E85">
              <w:rPr>
                <w:noProof/>
                <w:webHidden/>
              </w:rPr>
              <w:fldChar w:fldCharType="begin"/>
            </w:r>
            <w:r w:rsidR="00297E85">
              <w:rPr>
                <w:noProof/>
                <w:webHidden/>
              </w:rPr>
              <w:instrText xml:space="preserve"> PAGEREF _Toc447826926 \h </w:instrText>
            </w:r>
            <w:r w:rsidR="00297E85">
              <w:rPr>
                <w:noProof/>
                <w:webHidden/>
              </w:rPr>
            </w:r>
            <w:r w:rsidR="00297E85">
              <w:rPr>
                <w:noProof/>
                <w:webHidden/>
              </w:rPr>
              <w:fldChar w:fldCharType="separate"/>
            </w:r>
            <w:r w:rsidR="00297E85">
              <w:rPr>
                <w:noProof/>
                <w:webHidden/>
              </w:rPr>
              <w:t>2</w:t>
            </w:r>
            <w:r w:rsidR="00297E85">
              <w:rPr>
                <w:noProof/>
                <w:webHidden/>
              </w:rPr>
              <w:fldChar w:fldCharType="end"/>
            </w:r>
          </w:hyperlink>
        </w:p>
        <w:p w14:paraId="3C9039DA" w14:textId="77777777" w:rsidR="00297E85" w:rsidRDefault="00F1700C">
          <w:pPr>
            <w:pStyle w:val="TOC1"/>
            <w:tabs>
              <w:tab w:val="right" w:leader="dot" w:pos="9016"/>
            </w:tabs>
            <w:rPr>
              <w:rFonts w:asciiTheme="minorHAnsi" w:eastAsiaTheme="minorEastAsia" w:hAnsiTheme="minorHAnsi" w:cstheme="minorBidi"/>
              <w:noProof/>
              <w:sz w:val="22"/>
              <w:lang w:val="en-GB" w:eastAsia="en-GB"/>
            </w:rPr>
          </w:pPr>
          <w:hyperlink w:anchor="_Toc447826927" w:history="1">
            <w:r w:rsidR="00297E85" w:rsidRPr="00DF6E09">
              <w:rPr>
                <w:rStyle w:val="Hyperlink"/>
                <w:noProof/>
              </w:rPr>
              <w:t>Abstract</w:t>
            </w:r>
            <w:r w:rsidR="00297E85">
              <w:rPr>
                <w:noProof/>
                <w:webHidden/>
              </w:rPr>
              <w:tab/>
            </w:r>
            <w:r w:rsidR="00297E85">
              <w:rPr>
                <w:noProof/>
                <w:webHidden/>
              </w:rPr>
              <w:fldChar w:fldCharType="begin"/>
            </w:r>
            <w:r w:rsidR="00297E85">
              <w:rPr>
                <w:noProof/>
                <w:webHidden/>
              </w:rPr>
              <w:instrText xml:space="preserve"> PAGEREF _Toc447826927 \h </w:instrText>
            </w:r>
            <w:r w:rsidR="00297E85">
              <w:rPr>
                <w:noProof/>
                <w:webHidden/>
              </w:rPr>
            </w:r>
            <w:r w:rsidR="00297E85">
              <w:rPr>
                <w:noProof/>
                <w:webHidden/>
              </w:rPr>
              <w:fldChar w:fldCharType="separate"/>
            </w:r>
            <w:r w:rsidR="00297E85">
              <w:rPr>
                <w:noProof/>
                <w:webHidden/>
              </w:rPr>
              <w:t>3</w:t>
            </w:r>
            <w:r w:rsidR="00297E85">
              <w:rPr>
                <w:noProof/>
                <w:webHidden/>
              </w:rPr>
              <w:fldChar w:fldCharType="end"/>
            </w:r>
          </w:hyperlink>
        </w:p>
        <w:p w14:paraId="04084055" w14:textId="77777777" w:rsidR="00297E85" w:rsidRDefault="00F1700C">
          <w:pPr>
            <w:pStyle w:val="TOC1"/>
            <w:tabs>
              <w:tab w:val="right" w:leader="dot" w:pos="9016"/>
            </w:tabs>
            <w:rPr>
              <w:rFonts w:asciiTheme="minorHAnsi" w:eastAsiaTheme="minorEastAsia" w:hAnsiTheme="minorHAnsi" w:cstheme="minorBidi"/>
              <w:noProof/>
              <w:sz w:val="22"/>
              <w:lang w:val="en-GB" w:eastAsia="en-GB"/>
            </w:rPr>
          </w:pPr>
          <w:hyperlink w:anchor="_Toc447826928" w:history="1">
            <w:r w:rsidR="00297E85" w:rsidRPr="00DF6E09">
              <w:rPr>
                <w:rStyle w:val="Hyperlink"/>
                <w:noProof/>
              </w:rPr>
              <w:t>Contents</w:t>
            </w:r>
            <w:r w:rsidR="00297E85">
              <w:rPr>
                <w:noProof/>
                <w:webHidden/>
              </w:rPr>
              <w:tab/>
            </w:r>
            <w:r w:rsidR="00297E85">
              <w:rPr>
                <w:noProof/>
                <w:webHidden/>
              </w:rPr>
              <w:fldChar w:fldCharType="begin"/>
            </w:r>
            <w:r w:rsidR="00297E85">
              <w:rPr>
                <w:noProof/>
                <w:webHidden/>
              </w:rPr>
              <w:instrText xml:space="preserve"> PAGEREF _Toc447826928 \h </w:instrText>
            </w:r>
            <w:r w:rsidR="00297E85">
              <w:rPr>
                <w:noProof/>
                <w:webHidden/>
              </w:rPr>
            </w:r>
            <w:r w:rsidR="00297E85">
              <w:rPr>
                <w:noProof/>
                <w:webHidden/>
              </w:rPr>
              <w:fldChar w:fldCharType="separate"/>
            </w:r>
            <w:r w:rsidR="00297E85">
              <w:rPr>
                <w:noProof/>
                <w:webHidden/>
              </w:rPr>
              <w:t>5</w:t>
            </w:r>
            <w:r w:rsidR="00297E85">
              <w:rPr>
                <w:noProof/>
                <w:webHidden/>
              </w:rPr>
              <w:fldChar w:fldCharType="end"/>
            </w:r>
          </w:hyperlink>
        </w:p>
        <w:p w14:paraId="4B98B214" w14:textId="77777777" w:rsidR="00297E85" w:rsidRDefault="00F1700C">
          <w:pPr>
            <w:pStyle w:val="TOC1"/>
            <w:tabs>
              <w:tab w:val="right" w:leader="dot" w:pos="9016"/>
            </w:tabs>
            <w:rPr>
              <w:rFonts w:asciiTheme="minorHAnsi" w:eastAsiaTheme="minorEastAsia" w:hAnsiTheme="minorHAnsi" w:cstheme="minorBidi"/>
              <w:noProof/>
              <w:sz w:val="22"/>
              <w:lang w:val="en-GB" w:eastAsia="en-GB"/>
            </w:rPr>
          </w:pPr>
          <w:hyperlink w:anchor="_Toc447826929" w:history="1">
            <w:r w:rsidR="00297E85" w:rsidRPr="00DF6E09">
              <w:rPr>
                <w:rStyle w:val="Hyperlink"/>
                <w:noProof/>
              </w:rPr>
              <w:t>Introduction</w:t>
            </w:r>
            <w:r w:rsidR="00297E85">
              <w:rPr>
                <w:noProof/>
                <w:webHidden/>
              </w:rPr>
              <w:tab/>
            </w:r>
            <w:r w:rsidR="00297E85">
              <w:rPr>
                <w:noProof/>
                <w:webHidden/>
              </w:rPr>
              <w:fldChar w:fldCharType="begin"/>
            </w:r>
            <w:r w:rsidR="00297E85">
              <w:rPr>
                <w:noProof/>
                <w:webHidden/>
              </w:rPr>
              <w:instrText xml:space="preserve"> PAGEREF _Toc447826929 \h </w:instrText>
            </w:r>
            <w:r w:rsidR="00297E85">
              <w:rPr>
                <w:noProof/>
                <w:webHidden/>
              </w:rPr>
            </w:r>
            <w:r w:rsidR="00297E85">
              <w:rPr>
                <w:noProof/>
                <w:webHidden/>
              </w:rPr>
              <w:fldChar w:fldCharType="separate"/>
            </w:r>
            <w:r w:rsidR="00297E85">
              <w:rPr>
                <w:noProof/>
                <w:webHidden/>
              </w:rPr>
              <w:t>7</w:t>
            </w:r>
            <w:r w:rsidR="00297E85">
              <w:rPr>
                <w:noProof/>
                <w:webHidden/>
              </w:rPr>
              <w:fldChar w:fldCharType="end"/>
            </w:r>
          </w:hyperlink>
        </w:p>
        <w:p w14:paraId="3BF481C2" w14:textId="77777777" w:rsidR="00297E85" w:rsidRDefault="00F1700C">
          <w:pPr>
            <w:pStyle w:val="TOC2"/>
            <w:tabs>
              <w:tab w:val="right" w:leader="dot" w:pos="9016"/>
            </w:tabs>
            <w:rPr>
              <w:rFonts w:asciiTheme="minorHAnsi" w:eastAsiaTheme="minorEastAsia" w:hAnsiTheme="minorHAnsi" w:cstheme="minorBidi"/>
              <w:noProof/>
              <w:sz w:val="22"/>
              <w:lang w:val="en-GB" w:eastAsia="en-GB"/>
            </w:rPr>
          </w:pPr>
          <w:hyperlink w:anchor="_Toc447826930" w:history="1">
            <w:r w:rsidR="00297E85" w:rsidRPr="00DF6E09">
              <w:rPr>
                <w:rStyle w:val="Hyperlink"/>
                <w:noProof/>
              </w:rPr>
              <w:t>Orchidaceae</w:t>
            </w:r>
            <w:r w:rsidR="00297E85">
              <w:rPr>
                <w:noProof/>
                <w:webHidden/>
              </w:rPr>
              <w:tab/>
            </w:r>
            <w:r w:rsidR="00297E85">
              <w:rPr>
                <w:noProof/>
                <w:webHidden/>
              </w:rPr>
              <w:fldChar w:fldCharType="begin"/>
            </w:r>
            <w:r w:rsidR="00297E85">
              <w:rPr>
                <w:noProof/>
                <w:webHidden/>
              </w:rPr>
              <w:instrText xml:space="preserve"> PAGEREF _Toc447826930 \h </w:instrText>
            </w:r>
            <w:r w:rsidR="00297E85">
              <w:rPr>
                <w:noProof/>
                <w:webHidden/>
              </w:rPr>
            </w:r>
            <w:r w:rsidR="00297E85">
              <w:rPr>
                <w:noProof/>
                <w:webHidden/>
              </w:rPr>
              <w:fldChar w:fldCharType="separate"/>
            </w:r>
            <w:r w:rsidR="00297E85">
              <w:rPr>
                <w:noProof/>
                <w:webHidden/>
              </w:rPr>
              <w:t>7</w:t>
            </w:r>
            <w:r w:rsidR="00297E85">
              <w:rPr>
                <w:noProof/>
                <w:webHidden/>
              </w:rPr>
              <w:fldChar w:fldCharType="end"/>
            </w:r>
          </w:hyperlink>
        </w:p>
        <w:p w14:paraId="2E22B6CF"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31" w:history="1">
            <w:r w:rsidR="00297E85" w:rsidRPr="00DF6E09">
              <w:rPr>
                <w:rStyle w:val="Hyperlink"/>
                <w:noProof/>
              </w:rPr>
              <w:t>Diversity of Orchids</w:t>
            </w:r>
            <w:r w:rsidR="00297E85">
              <w:rPr>
                <w:noProof/>
                <w:webHidden/>
              </w:rPr>
              <w:tab/>
            </w:r>
            <w:r w:rsidR="00297E85">
              <w:rPr>
                <w:noProof/>
                <w:webHidden/>
              </w:rPr>
              <w:fldChar w:fldCharType="begin"/>
            </w:r>
            <w:r w:rsidR="00297E85">
              <w:rPr>
                <w:noProof/>
                <w:webHidden/>
              </w:rPr>
              <w:instrText xml:space="preserve"> PAGEREF _Toc447826931 \h </w:instrText>
            </w:r>
            <w:r w:rsidR="00297E85">
              <w:rPr>
                <w:noProof/>
                <w:webHidden/>
              </w:rPr>
            </w:r>
            <w:r w:rsidR="00297E85">
              <w:rPr>
                <w:noProof/>
                <w:webHidden/>
              </w:rPr>
              <w:fldChar w:fldCharType="separate"/>
            </w:r>
            <w:r w:rsidR="00297E85">
              <w:rPr>
                <w:noProof/>
                <w:webHidden/>
              </w:rPr>
              <w:t>7</w:t>
            </w:r>
            <w:r w:rsidR="00297E85">
              <w:rPr>
                <w:noProof/>
                <w:webHidden/>
              </w:rPr>
              <w:fldChar w:fldCharType="end"/>
            </w:r>
          </w:hyperlink>
        </w:p>
        <w:p w14:paraId="04CBFA0C"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32" w:history="1">
            <w:r w:rsidR="00297E85" w:rsidRPr="00DF6E09">
              <w:rPr>
                <w:rStyle w:val="Hyperlink"/>
                <w:noProof/>
              </w:rPr>
              <w:t>Use of orchids globally</w:t>
            </w:r>
            <w:r w:rsidR="00297E85">
              <w:rPr>
                <w:noProof/>
                <w:webHidden/>
              </w:rPr>
              <w:tab/>
            </w:r>
            <w:r w:rsidR="00297E85">
              <w:rPr>
                <w:noProof/>
                <w:webHidden/>
              </w:rPr>
              <w:fldChar w:fldCharType="begin"/>
            </w:r>
            <w:r w:rsidR="00297E85">
              <w:rPr>
                <w:noProof/>
                <w:webHidden/>
              </w:rPr>
              <w:instrText xml:space="preserve"> PAGEREF _Toc447826932 \h </w:instrText>
            </w:r>
            <w:r w:rsidR="00297E85">
              <w:rPr>
                <w:noProof/>
                <w:webHidden/>
              </w:rPr>
            </w:r>
            <w:r w:rsidR="00297E85">
              <w:rPr>
                <w:noProof/>
                <w:webHidden/>
              </w:rPr>
              <w:fldChar w:fldCharType="separate"/>
            </w:r>
            <w:r w:rsidR="00297E85">
              <w:rPr>
                <w:noProof/>
                <w:webHidden/>
              </w:rPr>
              <w:t>7</w:t>
            </w:r>
            <w:r w:rsidR="00297E85">
              <w:rPr>
                <w:noProof/>
                <w:webHidden/>
              </w:rPr>
              <w:fldChar w:fldCharType="end"/>
            </w:r>
          </w:hyperlink>
        </w:p>
        <w:p w14:paraId="20443F7B" w14:textId="77777777" w:rsidR="00297E85" w:rsidRDefault="00F1700C">
          <w:pPr>
            <w:pStyle w:val="TOC2"/>
            <w:tabs>
              <w:tab w:val="right" w:leader="dot" w:pos="9016"/>
            </w:tabs>
            <w:rPr>
              <w:rFonts w:asciiTheme="minorHAnsi" w:eastAsiaTheme="minorEastAsia" w:hAnsiTheme="minorHAnsi" w:cstheme="minorBidi"/>
              <w:noProof/>
              <w:sz w:val="22"/>
              <w:lang w:val="en-GB" w:eastAsia="en-GB"/>
            </w:rPr>
          </w:pPr>
          <w:hyperlink w:anchor="_Toc447826933" w:history="1">
            <w:r w:rsidR="00297E85" w:rsidRPr="00DF6E09">
              <w:rPr>
                <w:rStyle w:val="Hyperlink"/>
                <w:noProof/>
              </w:rPr>
              <w:t>Orchids in Trade</w:t>
            </w:r>
            <w:r w:rsidR="00297E85">
              <w:rPr>
                <w:noProof/>
                <w:webHidden/>
              </w:rPr>
              <w:tab/>
            </w:r>
            <w:r w:rsidR="00297E85">
              <w:rPr>
                <w:noProof/>
                <w:webHidden/>
              </w:rPr>
              <w:fldChar w:fldCharType="begin"/>
            </w:r>
            <w:r w:rsidR="00297E85">
              <w:rPr>
                <w:noProof/>
                <w:webHidden/>
              </w:rPr>
              <w:instrText xml:space="preserve"> PAGEREF _Toc447826933 \h </w:instrText>
            </w:r>
            <w:r w:rsidR="00297E85">
              <w:rPr>
                <w:noProof/>
                <w:webHidden/>
              </w:rPr>
            </w:r>
            <w:r w:rsidR="00297E85">
              <w:rPr>
                <w:noProof/>
                <w:webHidden/>
              </w:rPr>
              <w:fldChar w:fldCharType="separate"/>
            </w:r>
            <w:r w:rsidR="00297E85">
              <w:rPr>
                <w:noProof/>
                <w:webHidden/>
              </w:rPr>
              <w:t>7</w:t>
            </w:r>
            <w:r w:rsidR="00297E85">
              <w:rPr>
                <w:noProof/>
                <w:webHidden/>
              </w:rPr>
              <w:fldChar w:fldCharType="end"/>
            </w:r>
          </w:hyperlink>
        </w:p>
        <w:p w14:paraId="75441019"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34" w:history="1">
            <w:r w:rsidR="00297E85" w:rsidRPr="00DF6E09">
              <w:rPr>
                <w:rStyle w:val="Hyperlink"/>
                <w:noProof/>
              </w:rPr>
              <w:t>Sources of orchids</w:t>
            </w:r>
            <w:r w:rsidR="00297E85">
              <w:rPr>
                <w:noProof/>
                <w:webHidden/>
              </w:rPr>
              <w:tab/>
            </w:r>
            <w:r w:rsidR="00297E85">
              <w:rPr>
                <w:noProof/>
                <w:webHidden/>
              </w:rPr>
              <w:fldChar w:fldCharType="begin"/>
            </w:r>
            <w:r w:rsidR="00297E85">
              <w:rPr>
                <w:noProof/>
                <w:webHidden/>
              </w:rPr>
              <w:instrText xml:space="preserve"> PAGEREF _Toc447826934 \h </w:instrText>
            </w:r>
            <w:r w:rsidR="00297E85">
              <w:rPr>
                <w:noProof/>
                <w:webHidden/>
              </w:rPr>
            </w:r>
            <w:r w:rsidR="00297E85">
              <w:rPr>
                <w:noProof/>
                <w:webHidden/>
              </w:rPr>
              <w:fldChar w:fldCharType="separate"/>
            </w:r>
            <w:r w:rsidR="00297E85">
              <w:rPr>
                <w:noProof/>
                <w:webHidden/>
              </w:rPr>
              <w:t>8</w:t>
            </w:r>
            <w:r w:rsidR="00297E85">
              <w:rPr>
                <w:noProof/>
                <w:webHidden/>
              </w:rPr>
              <w:fldChar w:fldCharType="end"/>
            </w:r>
          </w:hyperlink>
        </w:p>
        <w:p w14:paraId="4F2A74AF"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35" w:history="1">
            <w:r w:rsidR="00297E85" w:rsidRPr="00DF6E09">
              <w:rPr>
                <w:rStyle w:val="Hyperlink"/>
                <w:noProof/>
              </w:rPr>
              <w:t>Demand for orchids</w:t>
            </w:r>
            <w:r w:rsidR="00297E85">
              <w:rPr>
                <w:noProof/>
                <w:webHidden/>
              </w:rPr>
              <w:tab/>
            </w:r>
            <w:r w:rsidR="00297E85">
              <w:rPr>
                <w:noProof/>
                <w:webHidden/>
              </w:rPr>
              <w:fldChar w:fldCharType="begin"/>
            </w:r>
            <w:r w:rsidR="00297E85">
              <w:rPr>
                <w:noProof/>
                <w:webHidden/>
              </w:rPr>
              <w:instrText xml:space="preserve"> PAGEREF _Toc447826935 \h </w:instrText>
            </w:r>
            <w:r w:rsidR="00297E85">
              <w:rPr>
                <w:noProof/>
                <w:webHidden/>
              </w:rPr>
            </w:r>
            <w:r w:rsidR="00297E85">
              <w:rPr>
                <w:noProof/>
                <w:webHidden/>
              </w:rPr>
              <w:fldChar w:fldCharType="separate"/>
            </w:r>
            <w:r w:rsidR="00297E85">
              <w:rPr>
                <w:noProof/>
                <w:webHidden/>
              </w:rPr>
              <w:t>8</w:t>
            </w:r>
            <w:r w:rsidR="00297E85">
              <w:rPr>
                <w:noProof/>
                <w:webHidden/>
              </w:rPr>
              <w:fldChar w:fldCharType="end"/>
            </w:r>
          </w:hyperlink>
        </w:p>
        <w:p w14:paraId="2ACB431B"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36" w:history="1">
            <w:r w:rsidR="00297E85" w:rsidRPr="00DF6E09">
              <w:rPr>
                <w:rStyle w:val="Hyperlink"/>
                <w:noProof/>
              </w:rPr>
              <w:t>Horticulture or medicine?</w:t>
            </w:r>
            <w:r w:rsidR="00297E85">
              <w:rPr>
                <w:noProof/>
                <w:webHidden/>
              </w:rPr>
              <w:tab/>
            </w:r>
            <w:r w:rsidR="00297E85">
              <w:rPr>
                <w:noProof/>
                <w:webHidden/>
              </w:rPr>
              <w:fldChar w:fldCharType="begin"/>
            </w:r>
            <w:r w:rsidR="00297E85">
              <w:rPr>
                <w:noProof/>
                <w:webHidden/>
              </w:rPr>
              <w:instrText xml:space="preserve"> PAGEREF _Toc447826936 \h </w:instrText>
            </w:r>
            <w:r w:rsidR="00297E85">
              <w:rPr>
                <w:noProof/>
                <w:webHidden/>
              </w:rPr>
            </w:r>
            <w:r w:rsidR="00297E85">
              <w:rPr>
                <w:noProof/>
                <w:webHidden/>
              </w:rPr>
              <w:fldChar w:fldCharType="separate"/>
            </w:r>
            <w:r w:rsidR="00297E85">
              <w:rPr>
                <w:noProof/>
                <w:webHidden/>
              </w:rPr>
              <w:t>8</w:t>
            </w:r>
            <w:r w:rsidR="00297E85">
              <w:rPr>
                <w:noProof/>
                <w:webHidden/>
              </w:rPr>
              <w:fldChar w:fldCharType="end"/>
            </w:r>
          </w:hyperlink>
        </w:p>
        <w:p w14:paraId="52DA1B01"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37" w:history="1">
            <w:r w:rsidR="00297E85" w:rsidRPr="00DF6E09">
              <w:rPr>
                <w:rStyle w:val="Hyperlink"/>
                <w:noProof/>
              </w:rPr>
              <w:t>CITES</w:t>
            </w:r>
            <w:r w:rsidR="00297E85">
              <w:rPr>
                <w:noProof/>
                <w:webHidden/>
              </w:rPr>
              <w:tab/>
            </w:r>
            <w:r w:rsidR="00297E85">
              <w:rPr>
                <w:noProof/>
                <w:webHidden/>
              </w:rPr>
              <w:fldChar w:fldCharType="begin"/>
            </w:r>
            <w:r w:rsidR="00297E85">
              <w:rPr>
                <w:noProof/>
                <w:webHidden/>
              </w:rPr>
              <w:instrText xml:space="preserve"> PAGEREF _Toc447826937 \h </w:instrText>
            </w:r>
            <w:r w:rsidR="00297E85">
              <w:rPr>
                <w:noProof/>
                <w:webHidden/>
              </w:rPr>
            </w:r>
            <w:r w:rsidR="00297E85">
              <w:rPr>
                <w:noProof/>
                <w:webHidden/>
              </w:rPr>
              <w:fldChar w:fldCharType="separate"/>
            </w:r>
            <w:r w:rsidR="00297E85">
              <w:rPr>
                <w:noProof/>
                <w:webHidden/>
              </w:rPr>
              <w:t>8</w:t>
            </w:r>
            <w:r w:rsidR="00297E85">
              <w:rPr>
                <w:noProof/>
                <w:webHidden/>
              </w:rPr>
              <w:fldChar w:fldCharType="end"/>
            </w:r>
          </w:hyperlink>
        </w:p>
        <w:p w14:paraId="144AD80C" w14:textId="77777777" w:rsidR="00297E85" w:rsidRDefault="00F1700C">
          <w:pPr>
            <w:pStyle w:val="TOC2"/>
            <w:tabs>
              <w:tab w:val="right" w:leader="dot" w:pos="9016"/>
            </w:tabs>
            <w:rPr>
              <w:rFonts w:asciiTheme="minorHAnsi" w:eastAsiaTheme="minorEastAsia" w:hAnsiTheme="minorHAnsi" w:cstheme="minorBidi"/>
              <w:noProof/>
              <w:sz w:val="22"/>
              <w:lang w:val="en-GB" w:eastAsia="en-GB"/>
            </w:rPr>
          </w:pPr>
          <w:hyperlink w:anchor="_Toc447826938" w:history="1">
            <w:r w:rsidR="00297E85" w:rsidRPr="00DF6E09">
              <w:rPr>
                <w:rStyle w:val="Hyperlink"/>
                <w:noProof/>
              </w:rPr>
              <w:t>Orchids in China</w:t>
            </w:r>
            <w:r w:rsidR="00297E85">
              <w:rPr>
                <w:noProof/>
                <w:webHidden/>
              </w:rPr>
              <w:tab/>
            </w:r>
            <w:r w:rsidR="00297E85">
              <w:rPr>
                <w:noProof/>
                <w:webHidden/>
              </w:rPr>
              <w:fldChar w:fldCharType="begin"/>
            </w:r>
            <w:r w:rsidR="00297E85">
              <w:rPr>
                <w:noProof/>
                <w:webHidden/>
              </w:rPr>
              <w:instrText xml:space="preserve"> PAGEREF _Toc447826938 \h </w:instrText>
            </w:r>
            <w:r w:rsidR="00297E85">
              <w:rPr>
                <w:noProof/>
                <w:webHidden/>
              </w:rPr>
            </w:r>
            <w:r w:rsidR="00297E85">
              <w:rPr>
                <w:noProof/>
                <w:webHidden/>
              </w:rPr>
              <w:fldChar w:fldCharType="separate"/>
            </w:r>
            <w:r w:rsidR="00297E85">
              <w:rPr>
                <w:noProof/>
                <w:webHidden/>
              </w:rPr>
              <w:t>9</w:t>
            </w:r>
            <w:r w:rsidR="00297E85">
              <w:rPr>
                <w:noProof/>
                <w:webHidden/>
              </w:rPr>
              <w:fldChar w:fldCharType="end"/>
            </w:r>
          </w:hyperlink>
        </w:p>
        <w:p w14:paraId="164F004E"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39" w:history="1">
            <w:r w:rsidR="00297E85" w:rsidRPr="00DF6E09">
              <w:rPr>
                <w:rStyle w:val="Hyperlink"/>
                <w:noProof/>
              </w:rPr>
              <w:t>Diversity</w:t>
            </w:r>
            <w:r w:rsidR="00297E85">
              <w:rPr>
                <w:noProof/>
                <w:webHidden/>
              </w:rPr>
              <w:tab/>
            </w:r>
            <w:r w:rsidR="00297E85">
              <w:rPr>
                <w:noProof/>
                <w:webHidden/>
              </w:rPr>
              <w:fldChar w:fldCharType="begin"/>
            </w:r>
            <w:r w:rsidR="00297E85">
              <w:rPr>
                <w:noProof/>
                <w:webHidden/>
              </w:rPr>
              <w:instrText xml:space="preserve"> PAGEREF _Toc447826939 \h </w:instrText>
            </w:r>
            <w:r w:rsidR="00297E85">
              <w:rPr>
                <w:noProof/>
                <w:webHidden/>
              </w:rPr>
            </w:r>
            <w:r w:rsidR="00297E85">
              <w:rPr>
                <w:noProof/>
                <w:webHidden/>
              </w:rPr>
              <w:fldChar w:fldCharType="separate"/>
            </w:r>
            <w:r w:rsidR="00297E85">
              <w:rPr>
                <w:noProof/>
                <w:webHidden/>
              </w:rPr>
              <w:t>9</w:t>
            </w:r>
            <w:r w:rsidR="00297E85">
              <w:rPr>
                <w:noProof/>
                <w:webHidden/>
              </w:rPr>
              <w:fldChar w:fldCharType="end"/>
            </w:r>
          </w:hyperlink>
        </w:p>
        <w:p w14:paraId="6FCB6FCC"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40" w:history="1">
            <w:r w:rsidR="00297E85" w:rsidRPr="00DF6E09">
              <w:rPr>
                <w:rStyle w:val="Hyperlink"/>
                <w:noProof/>
              </w:rPr>
              <w:t>Cultural significance</w:t>
            </w:r>
            <w:r w:rsidR="00297E85">
              <w:rPr>
                <w:noProof/>
                <w:webHidden/>
              </w:rPr>
              <w:tab/>
            </w:r>
            <w:r w:rsidR="00297E85">
              <w:rPr>
                <w:noProof/>
                <w:webHidden/>
              </w:rPr>
              <w:fldChar w:fldCharType="begin"/>
            </w:r>
            <w:r w:rsidR="00297E85">
              <w:rPr>
                <w:noProof/>
                <w:webHidden/>
              </w:rPr>
              <w:instrText xml:space="preserve"> PAGEREF _Toc447826940 \h </w:instrText>
            </w:r>
            <w:r w:rsidR="00297E85">
              <w:rPr>
                <w:noProof/>
                <w:webHidden/>
              </w:rPr>
            </w:r>
            <w:r w:rsidR="00297E85">
              <w:rPr>
                <w:noProof/>
                <w:webHidden/>
              </w:rPr>
              <w:fldChar w:fldCharType="separate"/>
            </w:r>
            <w:r w:rsidR="00297E85">
              <w:rPr>
                <w:noProof/>
                <w:webHidden/>
              </w:rPr>
              <w:t>9</w:t>
            </w:r>
            <w:r w:rsidR="00297E85">
              <w:rPr>
                <w:noProof/>
                <w:webHidden/>
              </w:rPr>
              <w:fldChar w:fldCharType="end"/>
            </w:r>
          </w:hyperlink>
        </w:p>
        <w:p w14:paraId="6A8CDF8A"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41" w:history="1">
            <w:r w:rsidR="00297E85" w:rsidRPr="00DF6E09">
              <w:rPr>
                <w:rStyle w:val="Hyperlink"/>
                <w:noProof/>
              </w:rPr>
              <w:t>Use in China</w:t>
            </w:r>
            <w:r w:rsidR="00297E85">
              <w:rPr>
                <w:noProof/>
                <w:webHidden/>
              </w:rPr>
              <w:tab/>
            </w:r>
            <w:r w:rsidR="00297E85">
              <w:rPr>
                <w:noProof/>
                <w:webHidden/>
              </w:rPr>
              <w:fldChar w:fldCharType="begin"/>
            </w:r>
            <w:r w:rsidR="00297E85">
              <w:rPr>
                <w:noProof/>
                <w:webHidden/>
              </w:rPr>
              <w:instrText xml:space="preserve"> PAGEREF _Toc447826941 \h </w:instrText>
            </w:r>
            <w:r w:rsidR="00297E85">
              <w:rPr>
                <w:noProof/>
                <w:webHidden/>
              </w:rPr>
            </w:r>
            <w:r w:rsidR="00297E85">
              <w:rPr>
                <w:noProof/>
                <w:webHidden/>
              </w:rPr>
              <w:fldChar w:fldCharType="separate"/>
            </w:r>
            <w:r w:rsidR="00297E85">
              <w:rPr>
                <w:noProof/>
                <w:webHidden/>
              </w:rPr>
              <w:t>9</w:t>
            </w:r>
            <w:r w:rsidR="00297E85">
              <w:rPr>
                <w:noProof/>
                <w:webHidden/>
              </w:rPr>
              <w:fldChar w:fldCharType="end"/>
            </w:r>
          </w:hyperlink>
        </w:p>
        <w:p w14:paraId="3968A9D8"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42" w:history="1">
            <w:r w:rsidR="00297E85" w:rsidRPr="00DF6E09">
              <w:rPr>
                <w:rStyle w:val="Hyperlink"/>
                <w:noProof/>
              </w:rPr>
              <w:t>Horticulture</w:t>
            </w:r>
            <w:r w:rsidR="00297E85">
              <w:rPr>
                <w:noProof/>
                <w:webHidden/>
              </w:rPr>
              <w:tab/>
            </w:r>
            <w:r w:rsidR="00297E85">
              <w:rPr>
                <w:noProof/>
                <w:webHidden/>
              </w:rPr>
              <w:fldChar w:fldCharType="begin"/>
            </w:r>
            <w:r w:rsidR="00297E85">
              <w:rPr>
                <w:noProof/>
                <w:webHidden/>
              </w:rPr>
              <w:instrText xml:space="preserve"> PAGEREF _Toc447826942 \h </w:instrText>
            </w:r>
            <w:r w:rsidR="00297E85">
              <w:rPr>
                <w:noProof/>
                <w:webHidden/>
              </w:rPr>
            </w:r>
            <w:r w:rsidR="00297E85">
              <w:rPr>
                <w:noProof/>
                <w:webHidden/>
              </w:rPr>
              <w:fldChar w:fldCharType="separate"/>
            </w:r>
            <w:r w:rsidR="00297E85">
              <w:rPr>
                <w:noProof/>
                <w:webHidden/>
              </w:rPr>
              <w:t>9</w:t>
            </w:r>
            <w:r w:rsidR="00297E85">
              <w:rPr>
                <w:noProof/>
                <w:webHidden/>
              </w:rPr>
              <w:fldChar w:fldCharType="end"/>
            </w:r>
          </w:hyperlink>
        </w:p>
        <w:p w14:paraId="7F488ED8"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43" w:history="1">
            <w:r w:rsidR="00297E85" w:rsidRPr="00DF6E09">
              <w:rPr>
                <w:rStyle w:val="Hyperlink"/>
                <w:noProof/>
              </w:rPr>
              <w:t>Food</w:t>
            </w:r>
            <w:r w:rsidR="00297E85">
              <w:rPr>
                <w:noProof/>
                <w:webHidden/>
              </w:rPr>
              <w:tab/>
            </w:r>
            <w:r w:rsidR="00297E85">
              <w:rPr>
                <w:noProof/>
                <w:webHidden/>
              </w:rPr>
              <w:fldChar w:fldCharType="begin"/>
            </w:r>
            <w:r w:rsidR="00297E85">
              <w:rPr>
                <w:noProof/>
                <w:webHidden/>
              </w:rPr>
              <w:instrText xml:space="preserve"> PAGEREF _Toc447826943 \h </w:instrText>
            </w:r>
            <w:r w:rsidR="00297E85">
              <w:rPr>
                <w:noProof/>
                <w:webHidden/>
              </w:rPr>
            </w:r>
            <w:r w:rsidR="00297E85">
              <w:rPr>
                <w:noProof/>
                <w:webHidden/>
              </w:rPr>
              <w:fldChar w:fldCharType="separate"/>
            </w:r>
            <w:r w:rsidR="00297E85">
              <w:rPr>
                <w:noProof/>
                <w:webHidden/>
              </w:rPr>
              <w:t>9</w:t>
            </w:r>
            <w:r w:rsidR="00297E85">
              <w:rPr>
                <w:noProof/>
                <w:webHidden/>
              </w:rPr>
              <w:fldChar w:fldCharType="end"/>
            </w:r>
          </w:hyperlink>
        </w:p>
        <w:p w14:paraId="1D9CEA55"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44" w:history="1">
            <w:r w:rsidR="00297E85" w:rsidRPr="00DF6E09">
              <w:rPr>
                <w:rStyle w:val="Hyperlink"/>
                <w:noProof/>
              </w:rPr>
              <w:t>Medicine</w:t>
            </w:r>
            <w:r w:rsidR="00297E85">
              <w:rPr>
                <w:noProof/>
                <w:webHidden/>
              </w:rPr>
              <w:tab/>
            </w:r>
            <w:r w:rsidR="00297E85">
              <w:rPr>
                <w:noProof/>
                <w:webHidden/>
              </w:rPr>
              <w:fldChar w:fldCharType="begin"/>
            </w:r>
            <w:r w:rsidR="00297E85">
              <w:rPr>
                <w:noProof/>
                <w:webHidden/>
              </w:rPr>
              <w:instrText xml:space="preserve"> PAGEREF _Toc447826944 \h </w:instrText>
            </w:r>
            <w:r w:rsidR="00297E85">
              <w:rPr>
                <w:noProof/>
                <w:webHidden/>
              </w:rPr>
            </w:r>
            <w:r w:rsidR="00297E85">
              <w:rPr>
                <w:noProof/>
                <w:webHidden/>
              </w:rPr>
              <w:fldChar w:fldCharType="separate"/>
            </w:r>
            <w:r w:rsidR="00297E85">
              <w:rPr>
                <w:noProof/>
                <w:webHidden/>
              </w:rPr>
              <w:t>10</w:t>
            </w:r>
            <w:r w:rsidR="00297E85">
              <w:rPr>
                <w:noProof/>
                <w:webHidden/>
              </w:rPr>
              <w:fldChar w:fldCharType="end"/>
            </w:r>
          </w:hyperlink>
        </w:p>
        <w:p w14:paraId="27D68E14" w14:textId="77777777" w:rsidR="00297E85" w:rsidRDefault="00F1700C">
          <w:pPr>
            <w:pStyle w:val="TOC2"/>
            <w:tabs>
              <w:tab w:val="right" w:leader="dot" w:pos="9016"/>
            </w:tabs>
            <w:rPr>
              <w:rFonts w:asciiTheme="minorHAnsi" w:eastAsiaTheme="minorEastAsia" w:hAnsiTheme="minorHAnsi" w:cstheme="minorBidi"/>
              <w:noProof/>
              <w:sz w:val="22"/>
              <w:lang w:val="en-GB" w:eastAsia="en-GB"/>
            </w:rPr>
          </w:pPr>
          <w:hyperlink w:anchor="_Toc447826945" w:history="1">
            <w:r w:rsidR="00297E85" w:rsidRPr="00DF6E09">
              <w:rPr>
                <w:rStyle w:val="Hyperlink"/>
                <w:noProof/>
              </w:rPr>
              <w:t>Threats to orchids in China</w:t>
            </w:r>
            <w:r w:rsidR="00297E85">
              <w:rPr>
                <w:noProof/>
                <w:webHidden/>
              </w:rPr>
              <w:tab/>
            </w:r>
            <w:r w:rsidR="00297E85">
              <w:rPr>
                <w:noProof/>
                <w:webHidden/>
              </w:rPr>
              <w:fldChar w:fldCharType="begin"/>
            </w:r>
            <w:r w:rsidR="00297E85">
              <w:rPr>
                <w:noProof/>
                <w:webHidden/>
              </w:rPr>
              <w:instrText xml:space="preserve"> PAGEREF _Toc447826945 \h </w:instrText>
            </w:r>
            <w:r w:rsidR="00297E85">
              <w:rPr>
                <w:noProof/>
                <w:webHidden/>
              </w:rPr>
            </w:r>
            <w:r w:rsidR="00297E85">
              <w:rPr>
                <w:noProof/>
                <w:webHidden/>
              </w:rPr>
              <w:fldChar w:fldCharType="separate"/>
            </w:r>
            <w:r w:rsidR="00297E85">
              <w:rPr>
                <w:noProof/>
                <w:webHidden/>
              </w:rPr>
              <w:t>10</w:t>
            </w:r>
            <w:r w:rsidR="00297E85">
              <w:rPr>
                <w:noProof/>
                <w:webHidden/>
              </w:rPr>
              <w:fldChar w:fldCharType="end"/>
            </w:r>
          </w:hyperlink>
        </w:p>
        <w:p w14:paraId="6D156EE1"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46" w:history="1">
            <w:r w:rsidR="00297E85" w:rsidRPr="00DF6E09">
              <w:rPr>
                <w:rStyle w:val="Hyperlink"/>
                <w:noProof/>
              </w:rPr>
              <w:t>Wild harvesting</w:t>
            </w:r>
            <w:r w:rsidR="00297E85">
              <w:rPr>
                <w:noProof/>
                <w:webHidden/>
              </w:rPr>
              <w:tab/>
            </w:r>
            <w:r w:rsidR="00297E85">
              <w:rPr>
                <w:noProof/>
                <w:webHidden/>
              </w:rPr>
              <w:fldChar w:fldCharType="begin"/>
            </w:r>
            <w:r w:rsidR="00297E85">
              <w:rPr>
                <w:noProof/>
                <w:webHidden/>
              </w:rPr>
              <w:instrText xml:space="preserve"> PAGEREF _Toc447826946 \h </w:instrText>
            </w:r>
            <w:r w:rsidR="00297E85">
              <w:rPr>
                <w:noProof/>
                <w:webHidden/>
              </w:rPr>
            </w:r>
            <w:r w:rsidR="00297E85">
              <w:rPr>
                <w:noProof/>
                <w:webHidden/>
              </w:rPr>
              <w:fldChar w:fldCharType="separate"/>
            </w:r>
            <w:r w:rsidR="00297E85">
              <w:rPr>
                <w:noProof/>
                <w:webHidden/>
              </w:rPr>
              <w:t>10</w:t>
            </w:r>
            <w:r w:rsidR="00297E85">
              <w:rPr>
                <w:noProof/>
                <w:webHidden/>
              </w:rPr>
              <w:fldChar w:fldCharType="end"/>
            </w:r>
          </w:hyperlink>
        </w:p>
        <w:p w14:paraId="6A4B90DE"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47" w:history="1">
            <w:r w:rsidR="00297E85" w:rsidRPr="00DF6E09">
              <w:rPr>
                <w:rStyle w:val="Hyperlink"/>
                <w:noProof/>
              </w:rPr>
              <w:t>Deforestation</w:t>
            </w:r>
            <w:r w:rsidR="00297E85">
              <w:rPr>
                <w:noProof/>
                <w:webHidden/>
              </w:rPr>
              <w:tab/>
            </w:r>
            <w:r w:rsidR="00297E85">
              <w:rPr>
                <w:noProof/>
                <w:webHidden/>
              </w:rPr>
              <w:fldChar w:fldCharType="begin"/>
            </w:r>
            <w:r w:rsidR="00297E85">
              <w:rPr>
                <w:noProof/>
                <w:webHidden/>
              </w:rPr>
              <w:instrText xml:space="preserve"> PAGEREF _Toc447826947 \h </w:instrText>
            </w:r>
            <w:r w:rsidR="00297E85">
              <w:rPr>
                <w:noProof/>
                <w:webHidden/>
              </w:rPr>
            </w:r>
            <w:r w:rsidR="00297E85">
              <w:rPr>
                <w:noProof/>
                <w:webHidden/>
              </w:rPr>
              <w:fldChar w:fldCharType="separate"/>
            </w:r>
            <w:r w:rsidR="00297E85">
              <w:rPr>
                <w:noProof/>
                <w:webHidden/>
              </w:rPr>
              <w:t>10</w:t>
            </w:r>
            <w:r w:rsidR="00297E85">
              <w:rPr>
                <w:noProof/>
                <w:webHidden/>
              </w:rPr>
              <w:fldChar w:fldCharType="end"/>
            </w:r>
          </w:hyperlink>
        </w:p>
        <w:p w14:paraId="70017A79"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48" w:history="1">
            <w:r w:rsidR="00297E85" w:rsidRPr="00DF6E09">
              <w:rPr>
                <w:rStyle w:val="Hyperlink"/>
                <w:noProof/>
              </w:rPr>
              <w:t>Cultivation</w:t>
            </w:r>
            <w:r w:rsidR="00297E85">
              <w:rPr>
                <w:noProof/>
                <w:webHidden/>
              </w:rPr>
              <w:tab/>
            </w:r>
            <w:r w:rsidR="00297E85">
              <w:rPr>
                <w:noProof/>
                <w:webHidden/>
              </w:rPr>
              <w:fldChar w:fldCharType="begin"/>
            </w:r>
            <w:r w:rsidR="00297E85">
              <w:rPr>
                <w:noProof/>
                <w:webHidden/>
              </w:rPr>
              <w:instrText xml:space="preserve"> PAGEREF _Toc447826948 \h </w:instrText>
            </w:r>
            <w:r w:rsidR="00297E85">
              <w:rPr>
                <w:noProof/>
                <w:webHidden/>
              </w:rPr>
            </w:r>
            <w:r w:rsidR="00297E85">
              <w:rPr>
                <w:noProof/>
                <w:webHidden/>
              </w:rPr>
              <w:fldChar w:fldCharType="separate"/>
            </w:r>
            <w:r w:rsidR="00297E85">
              <w:rPr>
                <w:noProof/>
                <w:webHidden/>
              </w:rPr>
              <w:t>11</w:t>
            </w:r>
            <w:r w:rsidR="00297E85">
              <w:rPr>
                <w:noProof/>
                <w:webHidden/>
              </w:rPr>
              <w:fldChar w:fldCharType="end"/>
            </w:r>
          </w:hyperlink>
        </w:p>
        <w:p w14:paraId="03C46E65"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49" w:history="1">
            <w:r w:rsidR="00297E85" w:rsidRPr="00DF6E09">
              <w:rPr>
                <w:rStyle w:val="Hyperlink"/>
                <w:noProof/>
              </w:rPr>
              <w:t>Protected areas</w:t>
            </w:r>
            <w:r w:rsidR="00297E85">
              <w:rPr>
                <w:noProof/>
                <w:webHidden/>
              </w:rPr>
              <w:tab/>
            </w:r>
            <w:r w:rsidR="00297E85">
              <w:rPr>
                <w:noProof/>
                <w:webHidden/>
              </w:rPr>
              <w:fldChar w:fldCharType="begin"/>
            </w:r>
            <w:r w:rsidR="00297E85">
              <w:rPr>
                <w:noProof/>
                <w:webHidden/>
              </w:rPr>
              <w:instrText xml:space="preserve"> PAGEREF _Toc447826949 \h </w:instrText>
            </w:r>
            <w:r w:rsidR="00297E85">
              <w:rPr>
                <w:noProof/>
                <w:webHidden/>
              </w:rPr>
            </w:r>
            <w:r w:rsidR="00297E85">
              <w:rPr>
                <w:noProof/>
                <w:webHidden/>
              </w:rPr>
              <w:fldChar w:fldCharType="separate"/>
            </w:r>
            <w:r w:rsidR="00297E85">
              <w:rPr>
                <w:noProof/>
                <w:webHidden/>
              </w:rPr>
              <w:t>11</w:t>
            </w:r>
            <w:r w:rsidR="00297E85">
              <w:rPr>
                <w:noProof/>
                <w:webHidden/>
              </w:rPr>
              <w:fldChar w:fldCharType="end"/>
            </w:r>
          </w:hyperlink>
        </w:p>
        <w:p w14:paraId="21CBC4AD" w14:textId="77777777" w:rsidR="00297E85" w:rsidRDefault="00F1700C">
          <w:pPr>
            <w:pStyle w:val="TOC2"/>
            <w:tabs>
              <w:tab w:val="right" w:leader="dot" w:pos="9016"/>
            </w:tabs>
            <w:rPr>
              <w:rFonts w:asciiTheme="minorHAnsi" w:eastAsiaTheme="minorEastAsia" w:hAnsiTheme="minorHAnsi" w:cstheme="minorBidi"/>
              <w:noProof/>
              <w:sz w:val="22"/>
              <w:lang w:val="en-GB" w:eastAsia="en-GB"/>
            </w:rPr>
          </w:pPr>
          <w:hyperlink w:anchor="_Toc447826950" w:history="1">
            <w:r w:rsidR="00297E85" w:rsidRPr="00DF6E09">
              <w:rPr>
                <w:rStyle w:val="Hyperlink"/>
                <w:noProof/>
              </w:rPr>
              <w:t>Description of the study site</w:t>
            </w:r>
            <w:r w:rsidR="00297E85">
              <w:rPr>
                <w:noProof/>
                <w:webHidden/>
              </w:rPr>
              <w:tab/>
            </w:r>
            <w:r w:rsidR="00297E85">
              <w:rPr>
                <w:noProof/>
                <w:webHidden/>
              </w:rPr>
              <w:fldChar w:fldCharType="begin"/>
            </w:r>
            <w:r w:rsidR="00297E85">
              <w:rPr>
                <w:noProof/>
                <w:webHidden/>
              </w:rPr>
              <w:instrText xml:space="preserve"> PAGEREF _Toc447826950 \h </w:instrText>
            </w:r>
            <w:r w:rsidR="00297E85">
              <w:rPr>
                <w:noProof/>
                <w:webHidden/>
              </w:rPr>
            </w:r>
            <w:r w:rsidR="00297E85">
              <w:rPr>
                <w:noProof/>
                <w:webHidden/>
              </w:rPr>
              <w:fldChar w:fldCharType="separate"/>
            </w:r>
            <w:r w:rsidR="00297E85">
              <w:rPr>
                <w:noProof/>
                <w:webHidden/>
              </w:rPr>
              <w:t>11</w:t>
            </w:r>
            <w:r w:rsidR="00297E85">
              <w:rPr>
                <w:noProof/>
                <w:webHidden/>
              </w:rPr>
              <w:fldChar w:fldCharType="end"/>
            </w:r>
          </w:hyperlink>
        </w:p>
        <w:p w14:paraId="2144EC3A" w14:textId="77777777" w:rsidR="00297E85" w:rsidRDefault="00F1700C">
          <w:pPr>
            <w:pStyle w:val="TOC2"/>
            <w:tabs>
              <w:tab w:val="right" w:leader="dot" w:pos="9016"/>
            </w:tabs>
            <w:rPr>
              <w:rFonts w:asciiTheme="minorHAnsi" w:eastAsiaTheme="minorEastAsia" w:hAnsiTheme="minorHAnsi" w:cstheme="minorBidi"/>
              <w:noProof/>
              <w:sz w:val="22"/>
              <w:lang w:val="en-GB" w:eastAsia="en-GB"/>
            </w:rPr>
          </w:pPr>
          <w:hyperlink w:anchor="_Toc447826951" w:history="1">
            <w:r w:rsidR="00297E85" w:rsidRPr="00DF6E09">
              <w:rPr>
                <w:rStyle w:val="Hyperlink"/>
                <w:noProof/>
              </w:rPr>
              <w:t>Maximum Entropy</w:t>
            </w:r>
            <w:r w:rsidR="00297E85">
              <w:rPr>
                <w:noProof/>
                <w:webHidden/>
              </w:rPr>
              <w:tab/>
            </w:r>
            <w:r w:rsidR="00297E85">
              <w:rPr>
                <w:noProof/>
                <w:webHidden/>
              </w:rPr>
              <w:fldChar w:fldCharType="begin"/>
            </w:r>
            <w:r w:rsidR="00297E85">
              <w:rPr>
                <w:noProof/>
                <w:webHidden/>
              </w:rPr>
              <w:instrText xml:space="preserve"> PAGEREF _Toc447826951 \h </w:instrText>
            </w:r>
            <w:r w:rsidR="00297E85">
              <w:rPr>
                <w:noProof/>
                <w:webHidden/>
              </w:rPr>
            </w:r>
            <w:r w:rsidR="00297E85">
              <w:rPr>
                <w:noProof/>
                <w:webHidden/>
              </w:rPr>
              <w:fldChar w:fldCharType="separate"/>
            </w:r>
            <w:r w:rsidR="00297E85">
              <w:rPr>
                <w:noProof/>
                <w:webHidden/>
              </w:rPr>
              <w:t>12</w:t>
            </w:r>
            <w:r w:rsidR="00297E85">
              <w:rPr>
                <w:noProof/>
                <w:webHidden/>
              </w:rPr>
              <w:fldChar w:fldCharType="end"/>
            </w:r>
          </w:hyperlink>
        </w:p>
        <w:p w14:paraId="6C273C91"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52" w:history="1">
            <w:r w:rsidR="00297E85" w:rsidRPr="00DF6E09">
              <w:rPr>
                <w:rStyle w:val="Hyperlink"/>
                <w:noProof/>
              </w:rPr>
              <w:t>What is Maximum Entropy?</w:t>
            </w:r>
            <w:r w:rsidR="00297E85">
              <w:rPr>
                <w:noProof/>
                <w:webHidden/>
              </w:rPr>
              <w:tab/>
            </w:r>
            <w:r w:rsidR="00297E85">
              <w:rPr>
                <w:noProof/>
                <w:webHidden/>
              </w:rPr>
              <w:fldChar w:fldCharType="begin"/>
            </w:r>
            <w:r w:rsidR="00297E85">
              <w:rPr>
                <w:noProof/>
                <w:webHidden/>
              </w:rPr>
              <w:instrText xml:space="preserve"> PAGEREF _Toc447826952 \h </w:instrText>
            </w:r>
            <w:r w:rsidR="00297E85">
              <w:rPr>
                <w:noProof/>
                <w:webHidden/>
              </w:rPr>
            </w:r>
            <w:r w:rsidR="00297E85">
              <w:rPr>
                <w:noProof/>
                <w:webHidden/>
              </w:rPr>
              <w:fldChar w:fldCharType="separate"/>
            </w:r>
            <w:r w:rsidR="00297E85">
              <w:rPr>
                <w:noProof/>
                <w:webHidden/>
              </w:rPr>
              <w:t>13</w:t>
            </w:r>
            <w:r w:rsidR="00297E85">
              <w:rPr>
                <w:noProof/>
                <w:webHidden/>
              </w:rPr>
              <w:fldChar w:fldCharType="end"/>
            </w:r>
          </w:hyperlink>
        </w:p>
        <w:p w14:paraId="384B7C2A"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53" w:history="1">
            <w:r w:rsidR="00297E85" w:rsidRPr="00DF6E09">
              <w:rPr>
                <w:rStyle w:val="Hyperlink"/>
                <w:noProof/>
              </w:rPr>
              <w:t>What is MAXENT?</w:t>
            </w:r>
            <w:r w:rsidR="00297E85">
              <w:rPr>
                <w:noProof/>
                <w:webHidden/>
              </w:rPr>
              <w:tab/>
            </w:r>
            <w:r w:rsidR="00297E85">
              <w:rPr>
                <w:noProof/>
                <w:webHidden/>
              </w:rPr>
              <w:fldChar w:fldCharType="begin"/>
            </w:r>
            <w:r w:rsidR="00297E85">
              <w:rPr>
                <w:noProof/>
                <w:webHidden/>
              </w:rPr>
              <w:instrText xml:space="preserve"> PAGEREF _Toc447826953 \h </w:instrText>
            </w:r>
            <w:r w:rsidR="00297E85">
              <w:rPr>
                <w:noProof/>
                <w:webHidden/>
              </w:rPr>
            </w:r>
            <w:r w:rsidR="00297E85">
              <w:rPr>
                <w:noProof/>
                <w:webHidden/>
              </w:rPr>
              <w:fldChar w:fldCharType="separate"/>
            </w:r>
            <w:r w:rsidR="00297E85">
              <w:rPr>
                <w:noProof/>
                <w:webHidden/>
              </w:rPr>
              <w:t>15</w:t>
            </w:r>
            <w:r w:rsidR="00297E85">
              <w:rPr>
                <w:noProof/>
                <w:webHidden/>
              </w:rPr>
              <w:fldChar w:fldCharType="end"/>
            </w:r>
          </w:hyperlink>
        </w:p>
        <w:p w14:paraId="42E729E7"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54" w:history="1">
            <w:r w:rsidR="00297E85" w:rsidRPr="00DF6E09">
              <w:rPr>
                <w:rStyle w:val="Hyperlink"/>
                <w:noProof/>
              </w:rPr>
              <w:t>What can it be used for?</w:t>
            </w:r>
            <w:r w:rsidR="00297E85">
              <w:rPr>
                <w:noProof/>
                <w:webHidden/>
              </w:rPr>
              <w:tab/>
            </w:r>
            <w:r w:rsidR="00297E85">
              <w:rPr>
                <w:noProof/>
                <w:webHidden/>
              </w:rPr>
              <w:fldChar w:fldCharType="begin"/>
            </w:r>
            <w:r w:rsidR="00297E85">
              <w:rPr>
                <w:noProof/>
                <w:webHidden/>
              </w:rPr>
              <w:instrText xml:space="preserve"> PAGEREF _Toc447826954 \h </w:instrText>
            </w:r>
            <w:r w:rsidR="00297E85">
              <w:rPr>
                <w:noProof/>
                <w:webHidden/>
              </w:rPr>
            </w:r>
            <w:r w:rsidR="00297E85">
              <w:rPr>
                <w:noProof/>
                <w:webHidden/>
              </w:rPr>
              <w:fldChar w:fldCharType="separate"/>
            </w:r>
            <w:r w:rsidR="00297E85">
              <w:rPr>
                <w:noProof/>
                <w:webHidden/>
              </w:rPr>
              <w:t>18</w:t>
            </w:r>
            <w:r w:rsidR="00297E85">
              <w:rPr>
                <w:noProof/>
                <w:webHidden/>
              </w:rPr>
              <w:fldChar w:fldCharType="end"/>
            </w:r>
          </w:hyperlink>
        </w:p>
        <w:p w14:paraId="393F6A2B"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55" w:history="1">
            <w:r w:rsidR="00297E85" w:rsidRPr="00DF6E09">
              <w:rPr>
                <w:rStyle w:val="Hyperlink"/>
                <w:noProof/>
              </w:rPr>
              <w:t>Where it falls short…</w:t>
            </w:r>
            <w:r w:rsidR="00297E85">
              <w:rPr>
                <w:noProof/>
                <w:webHidden/>
              </w:rPr>
              <w:tab/>
            </w:r>
            <w:r w:rsidR="00297E85">
              <w:rPr>
                <w:noProof/>
                <w:webHidden/>
              </w:rPr>
              <w:fldChar w:fldCharType="begin"/>
            </w:r>
            <w:r w:rsidR="00297E85">
              <w:rPr>
                <w:noProof/>
                <w:webHidden/>
              </w:rPr>
              <w:instrText xml:space="preserve"> PAGEREF _Toc447826955 \h </w:instrText>
            </w:r>
            <w:r w:rsidR="00297E85">
              <w:rPr>
                <w:noProof/>
                <w:webHidden/>
              </w:rPr>
            </w:r>
            <w:r w:rsidR="00297E85">
              <w:rPr>
                <w:noProof/>
                <w:webHidden/>
              </w:rPr>
              <w:fldChar w:fldCharType="separate"/>
            </w:r>
            <w:r w:rsidR="00297E85">
              <w:rPr>
                <w:noProof/>
                <w:webHidden/>
              </w:rPr>
              <w:t>19</w:t>
            </w:r>
            <w:r w:rsidR="00297E85">
              <w:rPr>
                <w:noProof/>
                <w:webHidden/>
              </w:rPr>
              <w:fldChar w:fldCharType="end"/>
            </w:r>
          </w:hyperlink>
        </w:p>
        <w:p w14:paraId="50D8D900" w14:textId="77777777" w:rsidR="00297E85" w:rsidRDefault="00F1700C">
          <w:pPr>
            <w:pStyle w:val="TOC3"/>
            <w:tabs>
              <w:tab w:val="right" w:leader="dot" w:pos="9016"/>
            </w:tabs>
            <w:rPr>
              <w:rFonts w:asciiTheme="minorHAnsi" w:eastAsiaTheme="minorEastAsia" w:hAnsiTheme="minorHAnsi" w:cstheme="minorBidi"/>
              <w:noProof/>
              <w:sz w:val="22"/>
              <w:lang w:val="en-GB" w:eastAsia="en-GB"/>
            </w:rPr>
          </w:pPr>
          <w:hyperlink w:anchor="_Toc447826956" w:history="1">
            <w:r w:rsidR="00297E85" w:rsidRPr="00DF6E09">
              <w:rPr>
                <w:rStyle w:val="Hyperlink"/>
                <w:noProof/>
              </w:rPr>
              <w:t>Conclusions</w:t>
            </w:r>
            <w:r w:rsidR="00297E85">
              <w:rPr>
                <w:noProof/>
                <w:webHidden/>
              </w:rPr>
              <w:tab/>
            </w:r>
            <w:r w:rsidR="00297E85">
              <w:rPr>
                <w:noProof/>
                <w:webHidden/>
              </w:rPr>
              <w:fldChar w:fldCharType="begin"/>
            </w:r>
            <w:r w:rsidR="00297E85">
              <w:rPr>
                <w:noProof/>
                <w:webHidden/>
              </w:rPr>
              <w:instrText xml:space="preserve"> PAGEREF _Toc447826956 \h </w:instrText>
            </w:r>
            <w:r w:rsidR="00297E85">
              <w:rPr>
                <w:noProof/>
                <w:webHidden/>
              </w:rPr>
            </w:r>
            <w:r w:rsidR="00297E85">
              <w:rPr>
                <w:noProof/>
                <w:webHidden/>
              </w:rPr>
              <w:fldChar w:fldCharType="separate"/>
            </w:r>
            <w:r w:rsidR="00297E85">
              <w:rPr>
                <w:noProof/>
                <w:webHidden/>
              </w:rPr>
              <w:t>21</w:t>
            </w:r>
            <w:r w:rsidR="00297E85">
              <w:rPr>
                <w:noProof/>
                <w:webHidden/>
              </w:rPr>
              <w:fldChar w:fldCharType="end"/>
            </w:r>
          </w:hyperlink>
        </w:p>
        <w:p w14:paraId="2A09A5A0" w14:textId="77777777" w:rsidR="00297E85" w:rsidRDefault="00F1700C">
          <w:pPr>
            <w:pStyle w:val="TOC1"/>
            <w:tabs>
              <w:tab w:val="right" w:leader="dot" w:pos="9016"/>
            </w:tabs>
            <w:rPr>
              <w:rFonts w:asciiTheme="minorHAnsi" w:eastAsiaTheme="minorEastAsia" w:hAnsiTheme="minorHAnsi" w:cstheme="minorBidi"/>
              <w:noProof/>
              <w:sz w:val="22"/>
              <w:lang w:val="en-GB" w:eastAsia="en-GB"/>
            </w:rPr>
          </w:pPr>
          <w:hyperlink w:anchor="_Toc447826957" w:history="1">
            <w:r w:rsidR="00297E85" w:rsidRPr="00DF6E09">
              <w:rPr>
                <w:rStyle w:val="Hyperlink"/>
                <w:noProof/>
              </w:rPr>
              <w:t>Methods</w:t>
            </w:r>
            <w:r w:rsidR="00297E85">
              <w:rPr>
                <w:noProof/>
                <w:webHidden/>
              </w:rPr>
              <w:tab/>
            </w:r>
            <w:r w:rsidR="00297E85">
              <w:rPr>
                <w:noProof/>
                <w:webHidden/>
              </w:rPr>
              <w:fldChar w:fldCharType="begin"/>
            </w:r>
            <w:r w:rsidR="00297E85">
              <w:rPr>
                <w:noProof/>
                <w:webHidden/>
              </w:rPr>
              <w:instrText xml:space="preserve"> PAGEREF _Toc447826957 \h </w:instrText>
            </w:r>
            <w:r w:rsidR="00297E85">
              <w:rPr>
                <w:noProof/>
                <w:webHidden/>
              </w:rPr>
            </w:r>
            <w:r w:rsidR="00297E85">
              <w:rPr>
                <w:noProof/>
                <w:webHidden/>
              </w:rPr>
              <w:fldChar w:fldCharType="separate"/>
            </w:r>
            <w:r w:rsidR="00297E85">
              <w:rPr>
                <w:noProof/>
                <w:webHidden/>
              </w:rPr>
              <w:t>22</w:t>
            </w:r>
            <w:r w:rsidR="00297E85">
              <w:rPr>
                <w:noProof/>
                <w:webHidden/>
              </w:rPr>
              <w:fldChar w:fldCharType="end"/>
            </w:r>
          </w:hyperlink>
        </w:p>
        <w:p w14:paraId="4F23AFAF" w14:textId="77777777" w:rsidR="00297E85" w:rsidRDefault="00F1700C">
          <w:pPr>
            <w:pStyle w:val="TOC1"/>
            <w:tabs>
              <w:tab w:val="right" w:leader="dot" w:pos="9016"/>
            </w:tabs>
            <w:rPr>
              <w:rFonts w:asciiTheme="minorHAnsi" w:eastAsiaTheme="minorEastAsia" w:hAnsiTheme="minorHAnsi" w:cstheme="minorBidi"/>
              <w:noProof/>
              <w:sz w:val="22"/>
              <w:lang w:val="en-GB" w:eastAsia="en-GB"/>
            </w:rPr>
          </w:pPr>
          <w:hyperlink w:anchor="_Toc447826958" w:history="1">
            <w:r w:rsidR="00297E85" w:rsidRPr="00DF6E09">
              <w:rPr>
                <w:rStyle w:val="Hyperlink"/>
                <w:noProof/>
              </w:rPr>
              <w:t>Results</w:t>
            </w:r>
            <w:r w:rsidR="00297E85">
              <w:rPr>
                <w:noProof/>
                <w:webHidden/>
              </w:rPr>
              <w:tab/>
            </w:r>
            <w:r w:rsidR="00297E85">
              <w:rPr>
                <w:noProof/>
                <w:webHidden/>
              </w:rPr>
              <w:fldChar w:fldCharType="begin"/>
            </w:r>
            <w:r w:rsidR="00297E85">
              <w:rPr>
                <w:noProof/>
                <w:webHidden/>
              </w:rPr>
              <w:instrText xml:space="preserve"> PAGEREF _Toc447826958 \h </w:instrText>
            </w:r>
            <w:r w:rsidR="00297E85">
              <w:rPr>
                <w:noProof/>
                <w:webHidden/>
              </w:rPr>
            </w:r>
            <w:r w:rsidR="00297E85">
              <w:rPr>
                <w:noProof/>
                <w:webHidden/>
              </w:rPr>
              <w:fldChar w:fldCharType="separate"/>
            </w:r>
            <w:r w:rsidR="00297E85">
              <w:rPr>
                <w:noProof/>
                <w:webHidden/>
              </w:rPr>
              <w:t>23</w:t>
            </w:r>
            <w:r w:rsidR="00297E85">
              <w:rPr>
                <w:noProof/>
                <w:webHidden/>
              </w:rPr>
              <w:fldChar w:fldCharType="end"/>
            </w:r>
          </w:hyperlink>
        </w:p>
        <w:p w14:paraId="2717AE22" w14:textId="77777777" w:rsidR="00297E85" w:rsidRDefault="00F1700C">
          <w:pPr>
            <w:pStyle w:val="TOC1"/>
            <w:tabs>
              <w:tab w:val="right" w:leader="dot" w:pos="9016"/>
            </w:tabs>
            <w:rPr>
              <w:rFonts w:asciiTheme="minorHAnsi" w:eastAsiaTheme="minorEastAsia" w:hAnsiTheme="minorHAnsi" w:cstheme="minorBidi"/>
              <w:noProof/>
              <w:sz w:val="22"/>
              <w:lang w:val="en-GB" w:eastAsia="en-GB"/>
            </w:rPr>
          </w:pPr>
          <w:hyperlink w:anchor="_Toc447826959" w:history="1">
            <w:r w:rsidR="00297E85" w:rsidRPr="00DF6E09">
              <w:rPr>
                <w:rStyle w:val="Hyperlink"/>
                <w:noProof/>
              </w:rPr>
              <w:t>Discussion</w:t>
            </w:r>
            <w:r w:rsidR="00297E85">
              <w:rPr>
                <w:noProof/>
                <w:webHidden/>
              </w:rPr>
              <w:tab/>
            </w:r>
            <w:r w:rsidR="00297E85">
              <w:rPr>
                <w:noProof/>
                <w:webHidden/>
              </w:rPr>
              <w:fldChar w:fldCharType="begin"/>
            </w:r>
            <w:r w:rsidR="00297E85">
              <w:rPr>
                <w:noProof/>
                <w:webHidden/>
              </w:rPr>
              <w:instrText xml:space="preserve"> PAGEREF _Toc447826959 \h </w:instrText>
            </w:r>
            <w:r w:rsidR="00297E85">
              <w:rPr>
                <w:noProof/>
                <w:webHidden/>
              </w:rPr>
            </w:r>
            <w:r w:rsidR="00297E85">
              <w:rPr>
                <w:noProof/>
                <w:webHidden/>
              </w:rPr>
              <w:fldChar w:fldCharType="separate"/>
            </w:r>
            <w:r w:rsidR="00297E85">
              <w:rPr>
                <w:noProof/>
                <w:webHidden/>
              </w:rPr>
              <w:t>24</w:t>
            </w:r>
            <w:r w:rsidR="00297E85">
              <w:rPr>
                <w:noProof/>
                <w:webHidden/>
              </w:rPr>
              <w:fldChar w:fldCharType="end"/>
            </w:r>
          </w:hyperlink>
        </w:p>
        <w:p w14:paraId="528014DC" w14:textId="77777777" w:rsidR="00297E85" w:rsidRDefault="00F1700C">
          <w:pPr>
            <w:pStyle w:val="TOC1"/>
            <w:tabs>
              <w:tab w:val="right" w:leader="dot" w:pos="9016"/>
            </w:tabs>
            <w:rPr>
              <w:rFonts w:asciiTheme="minorHAnsi" w:eastAsiaTheme="minorEastAsia" w:hAnsiTheme="minorHAnsi" w:cstheme="minorBidi"/>
              <w:noProof/>
              <w:sz w:val="22"/>
              <w:lang w:val="en-GB" w:eastAsia="en-GB"/>
            </w:rPr>
          </w:pPr>
          <w:hyperlink w:anchor="_Toc447826960" w:history="1">
            <w:r w:rsidR="00297E85" w:rsidRPr="00DF6E09">
              <w:rPr>
                <w:rStyle w:val="Hyperlink"/>
                <w:noProof/>
              </w:rPr>
              <w:t>Conclusions</w:t>
            </w:r>
            <w:r w:rsidR="00297E85">
              <w:rPr>
                <w:noProof/>
                <w:webHidden/>
              </w:rPr>
              <w:tab/>
            </w:r>
            <w:r w:rsidR="00297E85">
              <w:rPr>
                <w:noProof/>
                <w:webHidden/>
              </w:rPr>
              <w:fldChar w:fldCharType="begin"/>
            </w:r>
            <w:r w:rsidR="00297E85">
              <w:rPr>
                <w:noProof/>
                <w:webHidden/>
              </w:rPr>
              <w:instrText xml:space="preserve"> PAGEREF _Toc447826960 \h </w:instrText>
            </w:r>
            <w:r w:rsidR="00297E85">
              <w:rPr>
                <w:noProof/>
                <w:webHidden/>
              </w:rPr>
            </w:r>
            <w:r w:rsidR="00297E85">
              <w:rPr>
                <w:noProof/>
                <w:webHidden/>
              </w:rPr>
              <w:fldChar w:fldCharType="separate"/>
            </w:r>
            <w:r w:rsidR="00297E85">
              <w:rPr>
                <w:noProof/>
                <w:webHidden/>
              </w:rPr>
              <w:t>25</w:t>
            </w:r>
            <w:r w:rsidR="00297E85">
              <w:rPr>
                <w:noProof/>
                <w:webHidden/>
              </w:rPr>
              <w:fldChar w:fldCharType="end"/>
            </w:r>
          </w:hyperlink>
        </w:p>
        <w:p w14:paraId="16AD12D7" w14:textId="77777777" w:rsidR="00297E85" w:rsidRDefault="00F1700C">
          <w:pPr>
            <w:pStyle w:val="TOC1"/>
            <w:tabs>
              <w:tab w:val="right" w:leader="dot" w:pos="9016"/>
            </w:tabs>
            <w:rPr>
              <w:rFonts w:asciiTheme="minorHAnsi" w:eastAsiaTheme="minorEastAsia" w:hAnsiTheme="minorHAnsi" w:cstheme="minorBidi"/>
              <w:noProof/>
              <w:sz w:val="22"/>
              <w:lang w:val="en-GB" w:eastAsia="en-GB"/>
            </w:rPr>
          </w:pPr>
          <w:hyperlink w:anchor="_Toc447826961" w:history="1">
            <w:r w:rsidR="00297E85" w:rsidRPr="00DF6E09">
              <w:rPr>
                <w:rStyle w:val="Hyperlink"/>
                <w:noProof/>
              </w:rPr>
              <w:t>References</w:t>
            </w:r>
            <w:r w:rsidR="00297E85">
              <w:rPr>
                <w:noProof/>
                <w:webHidden/>
              </w:rPr>
              <w:tab/>
            </w:r>
            <w:r w:rsidR="00297E85">
              <w:rPr>
                <w:noProof/>
                <w:webHidden/>
              </w:rPr>
              <w:fldChar w:fldCharType="begin"/>
            </w:r>
            <w:r w:rsidR="00297E85">
              <w:rPr>
                <w:noProof/>
                <w:webHidden/>
              </w:rPr>
              <w:instrText xml:space="preserve"> PAGEREF _Toc447826961 \h </w:instrText>
            </w:r>
            <w:r w:rsidR="00297E85">
              <w:rPr>
                <w:noProof/>
                <w:webHidden/>
              </w:rPr>
            </w:r>
            <w:r w:rsidR="00297E85">
              <w:rPr>
                <w:noProof/>
                <w:webHidden/>
              </w:rPr>
              <w:fldChar w:fldCharType="separate"/>
            </w:r>
            <w:r w:rsidR="00297E85">
              <w:rPr>
                <w:noProof/>
                <w:webHidden/>
              </w:rPr>
              <w:t>26</w:t>
            </w:r>
            <w:r w:rsidR="00297E85">
              <w:rPr>
                <w:noProof/>
                <w:webHidden/>
              </w:rPr>
              <w:fldChar w:fldCharType="end"/>
            </w:r>
          </w:hyperlink>
        </w:p>
        <w:p w14:paraId="08B8908F" w14:textId="77777777" w:rsidR="00297E85" w:rsidRDefault="00F1700C">
          <w:pPr>
            <w:pStyle w:val="TOC1"/>
            <w:tabs>
              <w:tab w:val="right" w:leader="dot" w:pos="9016"/>
            </w:tabs>
            <w:rPr>
              <w:rFonts w:asciiTheme="minorHAnsi" w:eastAsiaTheme="minorEastAsia" w:hAnsiTheme="minorHAnsi" w:cstheme="minorBidi"/>
              <w:noProof/>
              <w:sz w:val="22"/>
              <w:lang w:val="en-GB" w:eastAsia="en-GB"/>
            </w:rPr>
          </w:pPr>
          <w:hyperlink w:anchor="_Toc447826962" w:history="1">
            <w:r w:rsidR="00297E85" w:rsidRPr="00DF6E09">
              <w:rPr>
                <w:rStyle w:val="Hyperlink"/>
                <w:noProof/>
              </w:rPr>
              <w:t>Appendices</w:t>
            </w:r>
            <w:r w:rsidR="00297E85">
              <w:rPr>
                <w:noProof/>
                <w:webHidden/>
              </w:rPr>
              <w:tab/>
            </w:r>
            <w:r w:rsidR="00297E85">
              <w:rPr>
                <w:noProof/>
                <w:webHidden/>
              </w:rPr>
              <w:fldChar w:fldCharType="begin"/>
            </w:r>
            <w:r w:rsidR="00297E85">
              <w:rPr>
                <w:noProof/>
                <w:webHidden/>
              </w:rPr>
              <w:instrText xml:space="preserve"> PAGEREF _Toc447826962 \h </w:instrText>
            </w:r>
            <w:r w:rsidR="00297E85">
              <w:rPr>
                <w:noProof/>
                <w:webHidden/>
              </w:rPr>
            </w:r>
            <w:r w:rsidR="00297E85">
              <w:rPr>
                <w:noProof/>
                <w:webHidden/>
              </w:rPr>
              <w:fldChar w:fldCharType="separate"/>
            </w:r>
            <w:r w:rsidR="00297E85">
              <w:rPr>
                <w:noProof/>
                <w:webHidden/>
              </w:rPr>
              <w:t>27</w:t>
            </w:r>
            <w:r w:rsidR="00297E85">
              <w:rPr>
                <w:noProof/>
                <w:webHidden/>
              </w:rPr>
              <w:fldChar w:fldCharType="end"/>
            </w:r>
          </w:hyperlink>
        </w:p>
        <w:p w14:paraId="26115CDD" w14:textId="77777777" w:rsidR="00034A02" w:rsidRDefault="00034A02" w:rsidP="00DC60F1">
          <w:r>
            <w:fldChar w:fldCharType="end"/>
          </w:r>
        </w:p>
      </w:sdtContent>
    </w:sdt>
    <w:p w14:paraId="03245AC3" w14:textId="77777777" w:rsidR="00FA6E03" w:rsidRDefault="00FA6E03" w:rsidP="00DC60F1"/>
    <w:p w14:paraId="24BAA177" w14:textId="77777777" w:rsidR="00965FC6" w:rsidRDefault="00965FC6" w:rsidP="00DC60F1">
      <w:r>
        <w:br w:type="page"/>
      </w:r>
    </w:p>
    <w:p w14:paraId="26D115AC" w14:textId="77777777" w:rsidR="00965FC6" w:rsidRDefault="00965FC6" w:rsidP="00DC60F1">
      <w:pPr>
        <w:pStyle w:val="Heading1"/>
      </w:pPr>
      <w:bookmarkStart w:id="5" w:name="_Toc447826929"/>
      <w:r w:rsidRPr="00965FC6">
        <w:lastRenderedPageBreak/>
        <w:t>Introduction</w:t>
      </w:r>
      <w:bookmarkEnd w:id="5"/>
    </w:p>
    <w:p w14:paraId="2FA08568" w14:textId="3C2ABB3A" w:rsidR="002033FD" w:rsidRPr="002033FD" w:rsidRDefault="002033FD" w:rsidP="002033FD">
      <w:pPr>
        <w:pStyle w:val="Heading2"/>
      </w:pPr>
      <w:bookmarkStart w:id="6" w:name="_Toc447826930"/>
      <w:commentRangeStart w:id="7"/>
      <w:proofErr w:type="spellStart"/>
      <w:r>
        <w:t>Orchidaceae</w:t>
      </w:r>
      <w:commentRangeEnd w:id="7"/>
      <w:proofErr w:type="spellEnd"/>
      <w:r w:rsidR="001D1DF8">
        <w:rPr>
          <w:rStyle w:val="CommentReference"/>
          <w:rFonts w:asciiTheme="minorHAnsi" w:hAnsiTheme="minorHAnsi" w:cstheme="minorBidi"/>
          <w:lang w:val="en-GB"/>
        </w:rPr>
        <w:commentReference w:id="7"/>
      </w:r>
      <w:bookmarkEnd w:id="6"/>
    </w:p>
    <w:p w14:paraId="0485FD9D" w14:textId="7A1E0355" w:rsidR="006E5E46" w:rsidRDefault="006E5E46" w:rsidP="002033FD">
      <w:pPr>
        <w:pStyle w:val="Heading3"/>
      </w:pPr>
      <w:bookmarkStart w:id="8" w:name="_Toc447826931"/>
      <w:commentRangeStart w:id="9"/>
      <w:r w:rsidRPr="00FF55D3">
        <w:rPr>
          <w:b/>
        </w:rPr>
        <w:t>Diversity</w:t>
      </w:r>
      <w:commentRangeEnd w:id="9"/>
      <w:r w:rsidR="00FF55D3">
        <w:rPr>
          <w:rStyle w:val="CommentReference"/>
          <w:rFonts w:asciiTheme="minorHAnsi" w:eastAsiaTheme="minorHAnsi" w:hAnsiTheme="minorHAnsi" w:cstheme="minorBidi"/>
          <w:color w:val="auto"/>
          <w:lang w:val="en-GB"/>
        </w:rPr>
        <w:commentReference w:id="9"/>
      </w:r>
      <w:r>
        <w:t xml:space="preserve"> of Orchids</w:t>
      </w:r>
      <w:bookmarkEnd w:id="8"/>
    </w:p>
    <w:p w14:paraId="48A4B60D" w14:textId="297C4A54" w:rsidR="007578BF" w:rsidRDefault="005326C6" w:rsidP="005326C6">
      <w:r>
        <w:t xml:space="preserve">The </w:t>
      </w:r>
      <w:proofErr w:type="spellStart"/>
      <w:r>
        <w:t>Orchidaceae</w:t>
      </w:r>
      <w:proofErr w:type="spellEnd"/>
      <w:r>
        <w:t xml:space="preserve"> family is one of the largest families of flowering plants (sharing the top spot with the </w:t>
      </w:r>
      <w:proofErr w:type="spellStart"/>
      <w:r>
        <w:t>Asteraceae</w:t>
      </w:r>
      <w:proofErr w:type="spellEnd"/>
      <w:r>
        <w:t>)</w:t>
      </w:r>
      <w:r w:rsidR="00F57A88">
        <w:t>, composed of more than 2</w:t>
      </w:r>
      <w:r w:rsidR="00C26112">
        <w:t>5</w:t>
      </w:r>
      <w:r w:rsidR="00F57A88">
        <w:t>,000 species</w:t>
      </w:r>
      <w:r w:rsidR="00880DC3">
        <w:t xml:space="preserve"> and 736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Pimm 2010; 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w:t>
      </w:r>
      <w:proofErr w:type="spellStart"/>
      <w:r w:rsidR="00353BB9">
        <w:t>rhizoctonias</w:t>
      </w:r>
      <w:proofErr w:type="spellEnd"/>
      <w:r w:rsidR="00353BB9">
        <w:t xml:space="preserve">)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distribution of orchids is affected on fine scales by soil moisture, light availability, and canopy size </w:t>
      </w:r>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 xml:space="preserve">(Gravendeel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Jacquemyn 2014; Zhang </w:t>
      </w:r>
      <w:r w:rsidR="00B31808" w:rsidRPr="00B31808">
        <w:rPr>
          <w:i/>
          <w:iCs/>
          <w:szCs w:val="24"/>
        </w:rPr>
        <w:t>et al.</w:t>
      </w:r>
      <w:r w:rsidR="00B31808" w:rsidRPr="00B31808">
        <w:rPr>
          <w:szCs w:val="24"/>
        </w:rPr>
        <w:t xml:space="preserve"> 2015)</w:t>
      </w:r>
      <w:r w:rsidR="008960D5">
        <w:fldChar w:fldCharType="end"/>
      </w:r>
      <w:r w:rsidR="008960D5">
        <w:t>.</w:t>
      </w:r>
    </w:p>
    <w:p w14:paraId="1BCA70B5" w14:textId="77777777" w:rsidR="00353BB9" w:rsidRPr="005326C6" w:rsidRDefault="00353BB9" w:rsidP="005326C6"/>
    <w:p w14:paraId="5B738765" w14:textId="77777777" w:rsidR="006E5E46" w:rsidRDefault="006E5E46" w:rsidP="006E5E46"/>
    <w:p w14:paraId="0B1B0498" w14:textId="14A50A08" w:rsidR="002033FD" w:rsidRDefault="002033FD" w:rsidP="002033FD">
      <w:pPr>
        <w:pStyle w:val="Heading3"/>
      </w:pPr>
      <w:bookmarkStart w:id="10" w:name="_Toc447826932"/>
      <w:r>
        <w:t>Use of orchids globally</w:t>
      </w:r>
      <w:bookmarkEnd w:id="10"/>
    </w:p>
    <w:p w14:paraId="5D5E4E39" w14:textId="3F12C206" w:rsidR="00B64D4B" w:rsidRDefault="00B64D4B" w:rsidP="00B64D4B">
      <w:r>
        <w:t>Horticulture</w:t>
      </w:r>
    </w:p>
    <w:p w14:paraId="05EBB887" w14:textId="4DAA35BF" w:rsidR="00B64D4B" w:rsidRDefault="00B64D4B" w:rsidP="00B64D4B">
      <w:r>
        <w:t>Medicine</w:t>
      </w:r>
    </w:p>
    <w:p w14:paraId="29F56A24" w14:textId="1ACBD077" w:rsidR="00DC525E" w:rsidRPr="00DC525E" w:rsidRDefault="00DC525E" w:rsidP="00B64D4B">
      <w:pPr>
        <w:rPr>
          <w:i/>
        </w:rPr>
      </w:pPr>
      <w:proofErr w:type="spellStart"/>
      <w:r>
        <w:rPr>
          <w:i/>
        </w:rPr>
        <w:t>Gastrodia</w:t>
      </w:r>
      <w:proofErr w:type="spellEnd"/>
      <w:r>
        <w:rPr>
          <w:i/>
        </w:rPr>
        <w:t xml:space="preserve"> </w:t>
      </w:r>
      <w:proofErr w:type="spellStart"/>
      <w:r w:rsidR="00287668">
        <w:rPr>
          <w:i/>
        </w:rPr>
        <w:t>elata</w:t>
      </w:r>
      <w:proofErr w:type="spellEnd"/>
      <w:r w:rsidR="00287668">
        <w:rPr>
          <w:i/>
        </w:rPr>
        <w:t xml:space="preserve">, Dendrobium </w:t>
      </w:r>
      <w:proofErr w:type="spellStart"/>
      <w:r w:rsidR="00287668">
        <w:rPr>
          <w:i/>
        </w:rPr>
        <w:t>offcinale</w:t>
      </w:r>
      <w:proofErr w:type="spellEnd"/>
      <w:r w:rsidR="00287668">
        <w:rPr>
          <w:i/>
        </w:rPr>
        <w:t xml:space="preserve">, </w:t>
      </w:r>
      <w:proofErr w:type="spellStart"/>
      <w:r w:rsidR="00287668">
        <w:rPr>
          <w:i/>
        </w:rPr>
        <w:t>Lu</w:t>
      </w:r>
      <w:r>
        <w:rPr>
          <w:i/>
        </w:rPr>
        <w:t>isia</w:t>
      </w:r>
      <w:proofErr w:type="spellEnd"/>
      <w:r>
        <w:rPr>
          <w:i/>
        </w:rPr>
        <w:t xml:space="preserve"> discolor</w:t>
      </w:r>
    </w:p>
    <w:p w14:paraId="6F01393F" w14:textId="1CFE2857" w:rsidR="00B64D4B" w:rsidRPr="00B64D4B" w:rsidRDefault="00B64D4B" w:rsidP="00B64D4B">
      <w:r>
        <w:lastRenderedPageBreak/>
        <w:t>Vanilla</w:t>
      </w:r>
    </w:p>
    <w:p w14:paraId="58717BBE" w14:textId="77777777" w:rsidR="002033FD" w:rsidRDefault="002033FD" w:rsidP="002033FD"/>
    <w:p w14:paraId="1A7E9EDD" w14:textId="06A1427B" w:rsidR="002033FD" w:rsidRDefault="002033FD" w:rsidP="002033FD">
      <w:pPr>
        <w:pStyle w:val="Heading2"/>
      </w:pPr>
      <w:bookmarkStart w:id="11" w:name="_Toc447826933"/>
      <w:r>
        <w:t>Orchids in Trade</w:t>
      </w:r>
      <w:bookmarkEnd w:id="11"/>
    </w:p>
    <w:p w14:paraId="4E5D6EBF" w14:textId="4C18A30B" w:rsidR="002033FD" w:rsidRDefault="00BF5A24" w:rsidP="002033FD">
      <w:r>
        <w:t>The global orchid trade is vast and</w:t>
      </w:r>
      <w:r w:rsidR="00C87E27">
        <w:t xml:space="preserve"> varied</w:t>
      </w:r>
      <w:r w:rsidR="00287668">
        <w:t xml:space="preserve"> </w:t>
      </w:r>
      <w:r>
        <w:t xml:space="preserve">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 xml:space="preserve">(Goh &amp; </w:t>
      </w:r>
      <w:proofErr w:type="spellStart"/>
      <w:r w:rsidRPr="00BF5A24">
        <w:t>Kavaljian</w:t>
      </w:r>
      <w:proofErr w:type="spellEnd"/>
      <w:r w:rsidRPr="00BF5A24">
        <w:t xml:space="preserve"> 1989)</w:t>
      </w:r>
      <w:r>
        <w:fldChar w:fldCharType="end"/>
      </w:r>
      <w:r w:rsidR="00287668">
        <w:t xml:space="preserve"> </w:t>
      </w:r>
      <w:commentRangeStart w:id="12"/>
      <w:r w:rsidR="00287668">
        <w:t xml:space="preserve">supporting many livelihoods and supplying </w:t>
      </w:r>
      <w:proofErr w:type="spellStart"/>
      <w:r w:rsidR="00287668">
        <w:t>xxxx</w:t>
      </w:r>
      <w:proofErr w:type="spellEnd"/>
      <w:r w:rsidR="00287668">
        <w:t xml:space="preserve"> amount of the global horticultural and medicine trade</w:t>
      </w:r>
      <w:commentRangeEnd w:id="12"/>
      <w:r w:rsidR="00287668">
        <w:rPr>
          <w:rStyle w:val="CommentReference"/>
          <w:rFonts w:asciiTheme="minorHAnsi" w:hAnsiTheme="minorHAnsi" w:cstheme="minorBidi"/>
          <w:lang w:val="en-GB"/>
        </w:rPr>
        <w:commentReference w:id="12"/>
      </w:r>
      <w:r w:rsidR="00287668">
        <w:t>.</w:t>
      </w:r>
    </w:p>
    <w:p w14:paraId="7632A15E" w14:textId="51CD9F16" w:rsidR="00BF5A24" w:rsidRDefault="00BF5A24" w:rsidP="00BF5A24">
      <w:pPr>
        <w:pStyle w:val="Heading3"/>
      </w:pPr>
      <w:bookmarkStart w:id="13" w:name="_Toc447826934"/>
      <w:r>
        <w:t>Sources of orchids</w:t>
      </w:r>
      <w:bookmarkEnd w:id="13"/>
    </w:p>
    <w:p w14:paraId="4B67379F" w14:textId="302A6055" w:rsidR="00BF5A24" w:rsidRDefault="00C87E27" w:rsidP="00BF5A24">
      <w:pPr>
        <w:pStyle w:val="Heading3"/>
      </w:pPr>
      <w:bookmarkStart w:id="14" w:name="_Toc447826935"/>
      <w:commentRangeStart w:id="15"/>
      <w:r>
        <w:t>Demand for orchids</w:t>
      </w:r>
      <w:commentRangeEnd w:id="15"/>
      <w:r>
        <w:rPr>
          <w:rStyle w:val="CommentReference"/>
          <w:rFonts w:asciiTheme="minorHAnsi" w:eastAsiaTheme="minorHAnsi" w:hAnsiTheme="minorHAnsi" w:cstheme="minorBidi"/>
          <w:color w:val="auto"/>
          <w:lang w:val="en-GB"/>
        </w:rPr>
        <w:commentReference w:id="15"/>
      </w:r>
      <w:bookmarkEnd w:id="14"/>
    </w:p>
    <w:p w14:paraId="3FD6D807" w14:textId="293B0F0B" w:rsidR="00C87E27" w:rsidRPr="00287668" w:rsidRDefault="00C87E27" w:rsidP="00C87E27">
      <w:pPr>
        <w:rPr>
          <w:b/>
        </w:rPr>
      </w:pPr>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Kavaljian </w:t>
      </w:r>
      <w:r>
        <w:t>(</w:t>
      </w:r>
      <w:r w:rsidRPr="00C87E27">
        <w:t>1989)</w:t>
      </w:r>
      <w:r>
        <w:fldChar w:fldCharType="end"/>
      </w:r>
      <w:r>
        <w:t xml:space="preserve"> outlined the factors determining the demand for orchids</w:t>
      </w:r>
      <w:r w:rsidR="00287668">
        <w:t xml:space="preserve"> in the horticultural trade</w:t>
      </w:r>
      <w:r>
        <w:t xml:space="preserve">. </w:t>
      </w:r>
      <w:r w:rsidR="009D3AB7">
        <w:t xml:space="preserve">These include: whether or not members of a country </w:t>
      </w:r>
      <w:r w:rsidR="009D3AB7" w:rsidRPr="009D3AB7">
        <w:rPr>
          <w:b/>
        </w:rPr>
        <w:t>consume</w:t>
      </w:r>
      <w:r w:rsidR="009D3AB7">
        <w:t xml:space="preserve"> flowers regularly, consumer income, energy cost in production of the orchid,</w:t>
      </w:r>
      <w:r w:rsidR="00960BF6">
        <w:t xml:space="preserve"> </w:t>
      </w:r>
      <w:proofErr w:type="spellStart"/>
      <w:r w:rsidR="00960BF6">
        <w:t>vaselife</w:t>
      </w:r>
      <w:proofErr w:type="spellEnd"/>
      <w:r w:rsidR="00960BF6">
        <w:t xml:space="preserv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 xml:space="preserve">(Goh &amp; </w:t>
      </w:r>
      <w:proofErr w:type="spellStart"/>
      <w:r w:rsidR="00960BF6" w:rsidRPr="00960BF6">
        <w:t>Kavaljian</w:t>
      </w:r>
      <w:proofErr w:type="spellEnd"/>
      <w:r w:rsidR="00960BF6" w:rsidRPr="00960BF6">
        <w:t xml:space="preserve"> 1989)</w:t>
      </w:r>
      <w:r w:rsidR="00960BF6">
        <w:fldChar w:fldCharType="end"/>
      </w:r>
      <w:r w:rsidR="00960BF6">
        <w:t>.</w:t>
      </w:r>
      <w:r w:rsidR="00287668">
        <w:t xml:space="preserve"> </w:t>
      </w:r>
      <w:r w:rsidR="00287668">
        <w:rPr>
          <w:b/>
        </w:rPr>
        <w:t>Demand for meds?</w:t>
      </w:r>
    </w:p>
    <w:p w14:paraId="26FC0CDC" w14:textId="70E2B58E" w:rsidR="00BF5A24" w:rsidRDefault="00BF5A24" w:rsidP="00BF5A24">
      <w:pPr>
        <w:pStyle w:val="Heading3"/>
      </w:pPr>
      <w:bookmarkStart w:id="16" w:name="_Toc447826936"/>
      <w:r>
        <w:t>Horticulture or medicine?</w:t>
      </w:r>
      <w:bookmarkEnd w:id="16"/>
    </w:p>
    <w:p w14:paraId="6885D253" w14:textId="445C0F02" w:rsidR="00BF5A24" w:rsidRDefault="00BF5A24" w:rsidP="00BF5A24">
      <w:pPr>
        <w:pStyle w:val="Heading3"/>
      </w:pPr>
      <w:bookmarkStart w:id="17" w:name="_Toc447826937"/>
      <w:r>
        <w:t>CITES</w:t>
      </w:r>
      <w:bookmarkEnd w:id="17"/>
    </w:p>
    <w:p w14:paraId="114C493B" w14:textId="6A0E26CC" w:rsidR="00BF5A24" w:rsidRDefault="00BF5A24" w:rsidP="00BF5A24">
      <w:r w:rsidRPr="003E73D4">
        <w:t xml:space="preserve">The primary mechanism in place to reduce wildlife trade is the Convention on International Trade in Endangered Species of Wild Fauna and Flora (CITES). CITES has been successful in the case of intense farming and regulatory effort in combinations with the SARS  epidemic of 2003 </w:t>
      </w:r>
      <w:r w:rsidRPr="003E73D4">
        <w:fldChar w:fldCharType="begin"/>
      </w:r>
      <w:r w:rsidR="00C87E27">
        <w:instrText xml:space="preserve"> ADDIN ZOTERO_ITEM CSL_CITATION {"citationID":"3fbuems8t","properties":{"formattedCitation":"{\\rtf (Jiang {\\i{}et al.} 2013)}","plainCitation":"(Jiang et al. 2013)"},"citationItems":[{"id":713,"uris":["http://zotero.org/users/1217525/items/UU73P24Z"],"uri":["http://zotero.org/users/1217525/items/UU73P24Z"],"itemData":{"id":713,"type":"article-journal","title":"Domestic and CITES regulations controlling the international snake trade in China","container-title":"Oryx","page":"532–534","volume":"47","issue":"04","DOI":"10.1017/S0030605313000057","ISSN":"0030-6053","author":[{"family":"Jiang","given":"Zhigang"},{"family":"Zhou","given":"Zhihua"},{"family":"Meng","given":"Zhibin"},{"family":"Meng","given":"Xianlin"},{"family":"Li","given":"Linlin"},{"family":"Ping","given":"Xiaoge"},{"family":"Zeng","given":"Yan"},{"family":"Mallon","given":"David P."}],"issued":{"date-parts":[["2013"]]}}}],"schema":"https://github.com/citation-style-language/schema/raw/master/csl-citation.json"} </w:instrText>
      </w:r>
      <w:r w:rsidRPr="003E73D4">
        <w:fldChar w:fldCharType="separate"/>
      </w:r>
      <w:r w:rsidR="00C87E27" w:rsidRPr="00C87E27">
        <w:rPr>
          <w:szCs w:val="24"/>
        </w:rPr>
        <w:t xml:space="preserve">(Jiang </w:t>
      </w:r>
      <w:r w:rsidR="00C87E27" w:rsidRPr="00C87E27">
        <w:rPr>
          <w:i/>
          <w:iCs/>
          <w:szCs w:val="24"/>
        </w:rPr>
        <w:t>et al.</w:t>
      </w:r>
      <w:r w:rsidR="00C87E27" w:rsidRPr="00C87E27">
        <w:rPr>
          <w:szCs w:val="24"/>
        </w:rPr>
        <w:t xml:space="preserve"> 2013)</w:t>
      </w:r>
      <w:r w:rsidRPr="003E73D4">
        <w:fldChar w:fldCharType="end"/>
      </w:r>
      <w:r w:rsidRPr="003E73D4">
        <w:t>, but its effectiveness has been called into question</w:t>
      </w:r>
      <w:r w:rsidR="00BC3F12">
        <w:t xml:space="preserve"> </w:t>
      </w:r>
      <w:commentRangeStart w:id="18"/>
      <w:r w:rsidR="00BC3F12" w:rsidRPr="00BC3F12">
        <w:rPr>
          <w:b/>
        </w:rPr>
        <w:t>in regards to…</w:t>
      </w:r>
      <w:r w:rsidRPr="003E73D4">
        <w:t xml:space="preserve"> </w:t>
      </w:r>
      <w:commentRangeEnd w:id="18"/>
      <w:r w:rsidR="00BC3F12">
        <w:rPr>
          <w:rStyle w:val="CommentReference"/>
          <w:rFonts w:asciiTheme="minorHAnsi" w:hAnsiTheme="minorHAnsi" w:cstheme="minorBidi"/>
          <w:lang w:val="en-GB"/>
        </w:rPr>
        <w:commentReference w:id="18"/>
      </w:r>
      <w:r w:rsidRPr="003E73D4">
        <w:fldChar w:fldCharType="begin"/>
      </w:r>
      <w:r w:rsidR="00C87E27">
        <w:instrText xml:space="preserve"> ADDIN ZOTERO_ITEM CSL_CITATION {"citationID":"LlRNuutY","properties":{"formattedCitation":"{\\rtf (Phelps {\\i{}et al.} 2010; Challender &amp; MacMillan 2014; Nijman &amp; Shepherd 2015)}","plainCitation":"(Phelps et al. 2010; Challender &amp; MacMillan 2014; Nijman &amp; Shepherd 2015)"},"citationItems":[{"id":2825,"uris":["http://zotero.org/users/1217525/items/5GNCRIRN"],"uri":["http://zotero.org/users/1217525/items/5GNCRIRN"],"itemData":{"id":2825,"type":"article-journal","title":"Boosting CITES","container-title":"Science","page":"1752-1753","volume":"330","abstract":"To protect biodiversity, more, improved\nbiological and trade data and analyses\nare needed.","author":[{"family":"Phelps","given":"Jacob"},{"family":"Webb","given":"Edward L."},{"family":"Bickford","given":"David"},{"family":"Nijman","given":"Vincent"},{"family":"Sodhi","given":"Navjot S."}],"issued":{"date-parts":[["2010",12,24]]}}},{"id":4142,"uris":["http://zotero.org/users/1217525/items/KPFJB3HD"],"uri":["http://zotero.org/users/1217525/items/KPFJB3HD"],"itemData":{"id":4142,"type":"article-journal","title":"Poaching is more than an Enforcement Problem","container-title":"Conservation Letters","page":"484-494","volume":"7","issue":"5","abstract":"Today record levels of funding are being invested in enforcement and antipoaching measures to tackle the \"war on poaching,\" but many species are on the path to extinction. In our view, intensifying enforcement effort is crucial, but will ultimately prove an inadequate long-term strategy with which to conserve high-value species. This is because: regulatory approaches are being overwhelmed by the drivers of poaching and trade, financial incentives for poaching are increasing due to rising prices and growing relative poverty between areas of supply and centers of demand, and aggressive enforcement of trade controls, in particular bans, can increase profits and lead to the involvement of organized criminals with the capacity to operate even under increased enforcement effort. With prices for high-value wildlife rising, we argue that interventions need to go beyond regulation and that new and bold strategies are needed urgently. In the immediate future, we should incentivize and build capacity within local communities to conserve wildlife. In the medium term, we should drive prices down by reexamining sustainable off-take mechanisms such as regulated trade, ranching and wildlife farming, using economic levers such as taxation to fund conservation efforts, and in the long-term reduce demand through social marketing programs.","DOI":"10.1111/conl.12082","ISSN":"1755-263X","note":"WOS:000344373500008","author":[{"family":"Challender","given":"Daniel W. S."},{"family":"MacMillan","given":"Douglas C."}],"issued":{"date-parts":[["2014"]]}}},{"id":2868,"uris":["http://zotero.org/users/1217525/items/TWJ9ZID4"],"uri":["http://zotero.org/users/1217525/items/TWJ9ZID4"],"itemData":{"id":2868,"type":"article-journal","title":"Trade in tigers and other wild cats in Mong La and Tachilek, Myanmar – A tale of two border towns","container-title":"Biological Conservation","page":"1–7","volume":"182","DOI":"10.1016/j.biocon.2014.10.031","ISSN":"00063207","author":[{"family":"Nijman","given":"Vincent"},{"family":"Shepherd","given":"Chris R."}],"issued":{"date-parts":[["2015"]]}}}],"schema":"https://github.com/citation-style-language/schema/raw/master/csl-citation.json"} </w:instrText>
      </w:r>
      <w:r w:rsidRPr="003E73D4">
        <w:fldChar w:fldCharType="separate"/>
      </w:r>
      <w:r w:rsidR="00C87E27" w:rsidRPr="00C87E27">
        <w:rPr>
          <w:rFonts w:ascii="Calibri" w:hAnsi="Calibri" w:cs="Times New Roman"/>
          <w:szCs w:val="24"/>
        </w:rPr>
        <w:t xml:space="preserve">(Phelps </w:t>
      </w:r>
      <w:r w:rsidR="00C87E27" w:rsidRPr="00C87E27">
        <w:rPr>
          <w:rFonts w:ascii="Calibri" w:hAnsi="Calibri" w:cs="Times New Roman"/>
          <w:i/>
          <w:iCs/>
          <w:szCs w:val="24"/>
        </w:rPr>
        <w:t>et al.</w:t>
      </w:r>
      <w:r w:rsidR="00C87E27" w:rsidRPr="00C87E27">
        <w:rPr>
          <w:rFonts w:ascii="Calibri" w:hAnsi="Calibri" w:cs="Times New Roman"/>
          <w:szCs w:val="24"/>
        </w:rPr>
        <w:t xml:space="preserve"> 2010; Challender &amp; MacMillan 2014; Nijman &amp; Shepherd 2015)</w:t>
      </w:r>
      <w:r w:rsidRPr="003E73D4">
        <w:fldChar w:fldCharType="end"/>
      </w:r>
      <w:r w:rsidRPr="003E73D4">
        <w:t xml:space="preserve">. Trade bans can, in some cases, exacerbate overexploitation threats </w:t>
      </w:r>
      <w:r w:rsidRPr="003E73D4">
        <w:fldChar w:fldCharType="begin"/>
      </w:r>
      <w:r w:rsidR="00C87E27">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Pr="003E73D4">
        <w:fldChar w:fldCharType="separate"/>
      </w:r>
      <w:r w:rsidR="00C87E27" w:rsidRPr="00C87E27">
        <w:t>(Conrad 2012)</w:t>
      </w:r>
      <w:r w:rsidRPr="003E73D4">
        <w:fldChar w:fldCharType="end"/>
      </w:r>
      <w:r w:rsidRPr="003E73D4">
        <w:t xml:space="preserve"> </w:t>
      </w:r>
      <w:r w:rsidRPr="003E73D4">
        <w:lastRenderedPageBreak/>
        <w:t xml:space="preserve">and drive wildlife trade underground rather than reducing it </w:t>
      </w:r>
      <w:r w:rsidRPr="003E73D4">
        <w:fldChar w:fldCharType="begin"/>
      </w:r>
      <w:r w:rsidR="00C87E27">
        <w:instrText xml:space="preserve"> ADDIN ZOTERO_ITEM CSL_CITATION {"citationID":"AiSC4Njw","properties":{"formattedCitation":"{\\rtf (Ver\\uc0\\u237{}ssimo, Diogo; Challender, Daniel W.S. &amp; Nijman 2012; Biggs {\\i{}et al.} 2013)}","plainCitation":"(Veríssimo, Diogo; Challender, Daniel W.S. &amp; Nijman 2012; Biggs et al. 2013)"},"citationItems":[{"id":442,"uris":["http://zotero.org/users/1217525/items/IGHNA7VD"],"uri":["http://zotero.org/users/1217525/items/IGHNA7VD"],"itemData":{"id":442,"type":"article-journal","title":"Wildlife trade in Asia : start with the consumer","container-title":"Asian Journal of Conservation Biology","page":"49–50","volume":"1","issue":"2","abstract":"Diogo Veríssimo 1* , Daniel W.S. Challender 1 , Vincent Nijman","author":[{"family":"Veríssimo, Diogo; Challender, Daniel W.S. &amp; Nijman","given":"Vincent"}],"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Pr="003E73D4">
        <w:fldChar w:fldCharType="separate"/>
      </w:r>
      <w:r w:rsidR="00C87E27" w:rsidRPr="00C87E27">
        <w:rPr>
          <w:szCs w:val="24"/>
        </w:rPr>
        <w:t xml:space="preserve">(Veríssimo, Diogo; Challender, Daniel W.S. &amp; Nijman 2012; Biggs </w:t>
      </w:r>
      <w:r w:rsidR="00C87E27" w:rsidRPr="00C87E27">
        <w:rPr>
          <w:i/>
          <w:iCs/>
          <w:szCs w:val="24"/>
        </w:rPr>
        <w:t>et al.</w:t>
      </w:r>
      <w:r w:rsidR="00C87E27" w:rsidRPr="00C87E27">
        <w:rPr>
          <w:szCs w:val="24"/>
        </w:rPr>
        <w:t xml:space="preserve"> 2013)</w:t>
      </w:r>
      <w:r w:rsidRPr="003E73D4">
        <w:fldChar w:fldCharType="end"/>
      </w:r>
      <w:r w:rsidRPr="003E73D4">
        <w:t>.</w:t>
      </w:r>
    </w:p>
    <w:p w14:paraId="550E4EF8" w14:textId="537A8BCB" w:rsidR="007C33D0" w:rsidRDefault="00BF5A24" w:rsidP="00BF5A24">
      <w:r>
        <w:t xml:space="preserve">While CITES makes it illegal to </w:t>
      </w:r>
      <w:r w:rsidR="007C33D0">
        <w:t>trade</w:t>
      </w:r>
      <w:r>
        <w:t xml:space="preserve"> orchids across borders, </w:t>
      </w:r>
      <w:r w:rsidR="007C33D0">
        <w:t>it is not illegal to harvest orchids and trade them within China</w:t>
      </w:r>
      <w:r w:rsidR="00BC3F12">
        <w:t xml:space="preserve"> as long as they are not harvested from protected areas</w:t>
      </w:r>
      <w:r w:rsidR="00100A10">
        <w:t xml:space="preserve"> </w:t>
      </w:r>
      <w:r w:rsidR="00100A10">
        <w:fldChar w:fldCharType="begin"/>
      </w:r>
      <w:r w:rsidR="00100A10">
        <w:instrText xml:space="preserve"> ADDIN ZOTERO_ITEM CSL_CITATION {"citationID":"gk2p8uhqu","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100A10">
        <w:fldChar w:fldCharType="separate"/>
      </w:r>
      <w:r w:rsidR="00100A10" w:rsidRPr="00100A10">
        <w:t xml:space="preserve">(Sang, Ma &amp; </w:t>
      </w:r>
      <w:proofErr w:type="spellStart"/>
      <w:r w:rsidR="00100A10" w:rsidRPr="00100A10">
        <w:t>Axmacher</w:t>
      </w:r>
      <w:proofErr w:type="spellEnd"/>
      <w:r w:rsidR="00100A10" w:rsidRPr="00100A10">
        <w:t xml:space="preserve"> 2011)</w:t>
      </w:r>
      <w:r w:rsidR="00100A10">
        <w:fldChar w:fldCharType="end"/>
      </w:r>
      <w:r w:rsidR="007C33D0">
        <w:t>. There is a need for research to determine whether the orchids bought and sold around the borders of China were harvested within China or one of its neighbors.</w:t>
      </w:r>
    </w:p>
    <w:p w14:paraId="0DCD080A" w14:textId="36E87BC5" w:rsidR="007C33D0" w:rsidRDefault="007C33D0" w:rsidP="00BF5A24">
      <w:pPr>
        <w:rPr>
          <w:b/>
        </w:rPr>
      </w:pPr>
      <w:r w:rsidRPr="007C33D0">
        <w:rPr>
          <w:b/>
        </w:rPr>
        <w:t>Where do orchids fall under CITES?</w:t>
      </w:r>
    </w:p>
    <w:p w14:paraId="183E92AA" w14:textId="7630BA9B" w:rsidR="00960BF6" w:rsidRPr="00960BF6" w:rsidRDefault="00960BF6" w:rsidP="00BF5A24">
      <w:r>
        <w:t xml:space="preserve">CITES lists all of the known wild Orchids </w:t>
      </w:r>
      <w:r>
        <w:fldChar w:fldCharType="begin"/>
      </w:r>
      <w:r w:rsidR="009A5E3F">
        <w:instrText xml:space="preserve"> ADDIN ZOTERO_ITEM CSL_CITATION {"citationID":"kov9akk2u","properties":{"formattedCitation":"(Tian, Chen &amp; Xing 2013)","plainCitation":"(Tian, Chen &amp; Xing 2013)"},"citationItems":[{"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009A5E3F" w:rsidRPr="009A5E3F">
        <w:t>(Tian, Chen &amp; Xing 2013)</w:t>
      </w:r>
      <w:r>
        <w:fldChar w:fldCharType="end"/>
      </w:r>
    </w:p>
    <w:p w14:paraId="65D4018C" w14:textId="77777777" w:rsidR="00BF5A24" w:rsidRPr="00BF5A24" w:rsidRDefault="00BF5A24" w:rsidP="00BF5A24"/>
    <w:p w14:paraId="716E6495" w14:textId="60DEF6F0" w:rsidR="002033FD" w:rsidRDefault="002033FD" w:rsidP="002033FD">
      <w:pPr>
        <w:pStyle w:val="Heading2"/>
      </w:pPr>
      <w:bookmarkStart w:id="19" w:name="_Toc447826938"/>
      <w:r>
        <w:t>Orchids in China</w:t>
      </w:r>
      <w:bookmarkEnd w:id="19"/>
    </w:p>
    <w:p w14:paraId="3E25FDCC" w14:textId="478CA2B9" w:rsidR="00862D5E" w:rsidRDefault="00862D5E" w:rsidP="00862D5E">
      <w:pPr>
        <w:pStyle w:val="Heading3"/>
      </w:pPr>
      <w:bookmarkStart w:id="20" w:name="_Toc447826939"/>
      <w:r>
        <w:t>Diversity</w:t>
      </w:r>
      <w:bookmarkEnd w:id="20"/>
    </w:p>
    <w:p w14:paraId="12EBD20A" w14:textId="0C38915D" w:rsidR="00862D5E" w:rsidRPr="00862D5E" w:rsidRDefault="00862D5E" w:rsidP="00862D5E">
      <w:r>
        <w:t>There are more than 1</w:t>
      </w:r>
      <w:r w:rsidR="00B31808">
        <w:t>2</w:t>
      </w:r>
      <w:r>
        <w:t xml:space="preserve">00 native orchid species and 173 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B31808">
        <w:t>.</w:t>
      </w:r>
      <w:r w:rsidR="00E32A0C">
        <w:t xml:space="preserve"> 35% of China’s orchids are endemic </w:t>
      </w:r>
      <w:r w:rsidR="00E32A0C">
        <w:fldChar w:fldCharType="begin"/>
      </w:r>
      <w:r w:rsidR="00E32A0C">
        <w:instrText xml:space="preserve"> ADDIN ZOTERO_ITEM CSL_CITATION {"citationID":"4pq6sfft5","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B31808">
        <w:t xml:space="preserve"> Most orchid diversity occurs in the S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p>
    <w:p w14:paraId="1DB1C2D8" w14:textId="1CA38D51" w:rsidR="00862D5E" w:rsidRDefault="00862D5E" w:rsidP="00862D5E">
      <w:pPr>
        <w:pStyle w:val="Heading3"/>
      </w:pPr>
      <w:bookmarkStart w:id="21" w:name="_Toc447826940"/>
      <w:r>
        <w:t>Cultural significance</w:t>
      </w:r>
      <w:bookmarkEnd w:id="21"/>
    </w:p>
    <w:p w14:paraId="50FFCAEC" w14:textId="516B8686" w:rsidR="00EF15A5" w:rsidRPr="00EF15A5" w:rsidRDefault="007E71F5" w:rsidP="00EF15A5">
      <w:r>
        <w:t xml:space="preserve">Orchids have been highly admired in the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Goh &amp; Kavaljian 1989)</w:t>
      </w:r>
      <w:r w:rsidR="00FB006E">
        <w:fldChar w:fldCharType="end"/>
      </w:r>
      <w:r w:rsidR="00FB006E">
        <w:t>.</w:t>
      </w:r>
    </w:p>
    <w:p w14:paraId="2456450B" w14:textId="4971197E" w:rsidR="00862D5E" w:rsidRPr="00862D5E" w:rsidRDefault="00862D5E" w:rsidP="00862D5E">
      <w:pPr>
        <w:pStyle w:val="Heading3"/>
      </w:pPr>
      <w:bookmarkStart w:id="22" w:name="_Toc447826941"/>
      <w:r>
        <w:lastRenderedPageBreak/>
        <w:t>Use in China</w:t>
      </w:r>
      <w:bookmarkEnd w:id="22"/>
    </w:p>
    <w:p w14:paraId="3315A81C" w14:textId="107E2A66" w:rsidR="002033FD" w:rsidRDefault="005326C6" w:rsidP="002033FD">
      <w:r>
        <w:t>Orchids are used horticulturally and medicinally in China</w:t>
      </w:r>
    </w:p>
    <w:p w14:paraId="1938B4FE" w14:textId="7BEA42F0" w:rsidR="00FB76C1" w:rsidRDefault="00FB76C1" w:rsidP="00FB76C1">
      <w:pPr>
        <w:pStyle w:val="Heading3"/>
      </w:pPr>
      <w:bookmarkStart w:id="23" w:name="_Toc447826942"/>
      <w:r>
        <w:t>Horticulture</w:t>
      </w:r>
      <w:bookmarkEnd w:id="23"/>
    </w:p>
    <w:p w14:paraId="64FF1DAC" w14:textId="7FBCD719" w:rsidR="00C67BED" w:rsidRDefault="00C67BED" w:rsidP="00C67BED">
      <w:pPr>
        <w:pStyle w:val="Heading3"/>
      </w:pPr>
      <w:bookmarkStart w:id="24" w:name="_Toc447826943"/>
      <w:r>
        <w:t>Food</w:t>
      </w:r>
      <w:bookmarkEnd w:id="24"/>
    </w:p>
    <w:p w14:paraId="2A2244F9" w14:textId="5ACAAA90" w:rsidR="00C67BED" w:rsidRPr="00C67BED" w:rsidRDefault="00C67BED" w:rsidP="00C67BED">
      <w:pPr>
        <w:rPr>
          <w:i/>
        </w:rPr>
      </w:pPr>
      <w:r>
        <w:rPr>
          <w:i/>
        </w:rPr>
        <w:t xml:space="preserve">G </w:t>
      </w:r>
      <w:proofErr w:type="spellStart"/>
      <w:r>
        <w:rPr>
          <w:i/>
        </w:rPr>
        <w:t>elata</w:t>
      </w:r>
      <w:proofErr w:type="spellEnd"/>
      <w:r>
        <w:rPr>
          <w:i/>
        </w:rPr>
        <w:t xml:space="preserve"> </w:t>
      </w:r>
      <w:r>
        <w:rPr>
          <w:i/>
        </w:rPr>
        <w:fldChar w:fldCharType="begin"/>
      </w:r>
      <w:r>
        <w:rPr>
          <w:i/>
        </w:rPr>
        <w:instrText xml:space="preserve"> ADDIN ZOTERO_ITEM CSL_CITATION {"citationID":"q4k0fmlk7","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Pr>
          <w:i/>
        </w:rPr>
        <w:fldChar w:fldCharType="separate"/>
      </w:r>
      <w:r w:rsidRPr="00C67BED">
        <w:rPr>
          <w:szCs w:val="24"/>
        </w:rPr>
        <w:t xml:space="preserve">(Chen </w:t>
      </w:r>
      <w:r w:rsidRPr="00C67BED">
        <w:rPr>
          <w:i/>
          <w:iCs/>
          <w:szCs w:val="24"/>
        </w:rPr>
        <w:t>et al.</w:t>
      </w:r>
      <w:r w:rsidRPr="00C67BED">
        <w:rPr>
          <w:szCs w:val="24"/>
        </w:rPr>
        <w:t xml:space="preserve"> 2014)</w:t>
      </w:r>
      <w:r>
        <w:rPr>
          <w:i/>
        </w:rPr>
        <w:fldChar w:fldCharType="end"/>
      </w:r>
    </w:p>
    <w:p w14:paraId="2F842773" w14:textId="77777777" w:rsidR="00FB76C1" w:rsidRDefault="00FB76C1" w:rsidP="00FB76C1"/>
    <w:p w14:paraId="6516DB0F" w14:textId="54B684D7" w:rsidR="00FB76C1" w:rsidRDefault="00FB76C1" w:rsidP="00FB76C1">
      <w:pPr>
        <w:pStyle w:val="Heading3"/>
      </w:pPr>
      <w:bookmarkStart w:id="25" w:name="_Toc447826944"/>
      <w:r>
        <w:t>Medicine</w:t>
      </w:r>
      <w:bookmarkEnd w:id="25"/>
    </w:p>
    <w:p w14:paraId="4531F201" w14:textId="5952B01E" w:rsidR="00E40DB0" w:rsidRPr="00E40DB0" w:rsidRDefault="00E40DB0" w:rsidP="00E40DB0">
      <w:r>
        <w:t xml:space="preserve">Orchids, especially dendrobiums, have been used in traditional Chinese medicine for </w:t>
      </w:r>
      <w:r w:rsidR="00E32A0C">
        <w:t xml:space="preserve">more than 2 millennia </w:t>
      </w:r>
      <w:r w:rsidR="00E32A0C">
        <w:fldChar w:fldCharType="begin"/>
      </w:r>
      <w:r w:rsidR="00E32A0C">
        <w:instrText xml:space="preserve"> ADDIN ZOTERO_ITEM CSL_CITATION {"citationID":"1lhj0v3583","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743648">
        <w:t xml:space="preserve">. Roughly 25% (n=350) of the orchid species in China are used in Traditional Chinese Medicine, 27% (n=97) of which are endemics </w:t>
      </w:r>
      <w:r w:rsidR="00743648">
        <w:fldChar w:fldCharType="begin"/>
      </w:r>
      <w:r w:rsidR="00743648">
        <w:instrText xml:space="preserve"> ADDIN ZOTERO_ITEM CSL_CITATION {"citationID":"9i2s7arvi","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743648">
        <w:fldChar w:fldCharType="separate"/>
      </w:r>
      <w:r w:rsidR="00743648" w:rsidRPr="00743648">
        <w:rPr>
          <w:szCs w:val="24"/>
        </w:rPr>
        <w:t xml:space="preserve">(Liu </w:t>
      </w:r>
      <w:r w:rsidR="00743648" w:rsidRPr="00743648">
        <w:rPr>
          <w:i/>
          <w:iCs/>
          <w:szCs w:val="24"/>
        </w:rPr>
        <w:t>et al.</w:t>
      </w:r>
      <w:r w:rsidR="00743648" w:rsidRPr="00743648">
        <w:rPr>
          <w:szCs w:val="24"/>
        </w:rPr>
        <w:t xml:space="preserve"> 2014)</w:t>
      </w:r>
      <w:r w:rsidR="00743648">
        <w:fldChar w:fldCharType="end"/>
      </w:r>
      <w:r w:rsidR="00743648">
        <w:t>.</w:t>
      </w:r>
    </w:p>
    <w:p w14:paraId="38DEC19D" w14:textId="3EEEAA11" w:rsidR="00FB76C1" w:rsidRDefault="00FB76C1" w:rsidP="00FB76C1">
      <w:pPr>
        <w:rPr>
          <w:i/>
        </w:rPr>
      </w:pPr>
      <w:r>
        <w:t xml:space="preserve">Examples: </w:t>
      </w:r>
      <w:r>
        <w:rPr>
          <w:i/>
        </w:rPr>
        <w:t xml:space="preserve">Dendrobium </w:t>
      </w:r>
      <w:proofErr w:type="spellStart"/>
      <w:r>
        <w:rPr>
          <w:i/>
        </w:rPr>
        <w:t>officinale</w:t>
      </w:r>
      <w:proofErr w:type="spellEnd"/>
      <w:r>
        <w:rPr>
          <w:i/>
        </w:rPr>
        <w:t xml:space="preserve"> </w:t>
      </w:r>
      <w:r>
        <w:t xml:space="preserve">had a large distribution throughout the south of China but is now rare in the wild </w:t>
      </w:r>
      <w:r>
        <w:fldChar w:fldCharType="begin"/>
      </w:r>
      <w:r>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fldChar w:fldCharType="separate"/>
      </w:r>
      <w:r w:rsidRPr="00FB76C1">
        <w:rPr>
          <w:szCs w:val="24"/>
        </w:rPr>
        <w:t xml:space="preserve">(Ding </w:t>
      </w:r>
      <w:r w:rsidRPr="00FB76C1">
        <w:rPr>
          <w:i/>
          <w:iCs/>
          <w:szCs w:val="24"/>
        </w:rPr>
        <w:t>et al.</w:t>
      </w:r>
      <w:r w:rsidRPr="00FB76C1">
        <w:rPr>
          <w:szCs w:val="24"/>
        </w:rPr>
        <w:t xml:space="preserve"> 2008)</w:t>
      </w:r>
      <w:r>
        <w:fldChar w:fldCharType="end"/>
      </w:r>
      <w:r w:rsidR="00C67BED">
        <w:t xml:space="preserve"> </w:t>
      </w:r>
      <w:r w:rsidR="00C67BED">
        <w:rPr>
          <w:i/>
        </w:rPr>
        <w:t xml:space="preserve">G </w:t>
      </w:r>
      <w:proofErr w:type="spellStart"/>
      <w:r w:rsidR="00C67BED">
        <w:rPr>
          <w:i/>
        </w:rPr>
        <w:t>elata</w:t>
      </w:r>
      <w:proofErr w:type="spellEnd"/>
      <w:r w:rsidR="00C67BED">
        <w:rPr>
          <w:i/>
        </w:rPr>
        <w:t xml:space="preserve"> </w:t>
      </w:r>
      <w:r w:rsidR="00C67BED">
        <w:rPr>
          <w:i/>
        </w:rPr>
        <w:fldChar w:fldCharType="begin"/>
      </w:r>
      <w:r w:rsidR="00C67BED">
        <w:rPr>
          <w:i/>
        </w:rPr>
        <w:instrText xml:space="preserve"> ADDIN ZOTERO_ITEM CSL_CITATION {"citationID":"iqotakhui","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rPr>
          <w:i/>
        </w:rPr>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rPr>
          <w:i/>
        </w:rPr>
        <w:fldChar w:fldCharType="end"/>
      </w:r>
    </w:p>
    <w:p w14:paraId="2BFE2CDB" w14:textId="5F5B51AD" w:rsidR="00C67BED" w:rsidRPr="00C67BED" w:rsidRDefault="00C67BED" w:rsidP="00FB76C1">
      <w:pPr>
        <w:rPr>
          <w:b/>
        </w:rPr>
      </w:pPr>
      <w:r w:rsidRPr="00C67BED">
        <w:rPr>
          <w:b/>
        </w:rPr>
        <w:t xml:space="preserve">It is tricky to regulate this use as </w:t>
      </w:r>
      <w:r w:rsidR="00BC3F12">
        <w:rPr>
          <w:b/>
        </w:rPr>
        <w:t>some</w:t>
      </w:r>
      <w:r w:rsidRPr="00C67BED">
        <w:rPr>
          <w:b/>
        </w:rPr>
        <w:t xml:space="preserve"> orchids do have medicinal uses </w:t>
      </w:r>
      <w:r w:rsidRPr="00C67BED">
        <w:rPr>
          <w:b/>
        </w:rPr>
        <w:fldChar w:fldCharType="begin"/>
      </w:r>
      <w:r w:rsidRPr="00C67BED">
        <w:rPr>
          <w:b/>
        </w:rPr>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Pr="00C67BED">
        <w:rPr>
          <w:b/>
        </w:rPr>
        <w:fldChar w:fldCharType="separate"/>
      </w:r>
      <w:r w:rsidRPr="00C67BED">
        <w:rPr>
          <w:b/>
          <w:szCs w:val="24"/>
        </w:rPr>
        <w:t xml:space="preserve">(Ng </w:t>
      </w:r>
      <w:r w:rsidRPr="00C67BED">
        <w:rPr>
          <w:b/>
          <w:i/>
          <w:iCs/>
          <w:szCs w:val="24"/>
        </w:rPr>
        <w:t>et al.</w:t>
      </w:r>
      <w:r w:rsidRPr="00C67BED">
        <w:rPr>
          <w:b/>
          <w:szCs w:val="24"/>
        </w:rPr>
        <w:t xml:space="preserve"> 2012; Chen </w:t>
      </w:r>
      <w:r w:rsidRPr="00C67BED">
        <w:rPr>
          <w:b/>
          <w:i/>
          <w:iCs/>
          <w:szCs w:val="24"/>
        </w:rPr>
        <w:t>et al.</w:t>
      </w:r>
      <w:r w:rsidRPr="00C67BED">
        <w:rPr>
          <w:b/>
          <w:szCs w:val="24"/>
        </w:rPr>
        <w:t xml:space="preserve"> 2014)</w:t>
      </w:r>
      <w:r w:rsidRPr="00C67BED">
        <w:rPr>
          <w:b/>
        </w:rPr>
        <w:fldChar w:fldCharType="end"/>
      </w:r>
      <w:r w:rsidRPr="00C67BED">
        <w:rPr>
          <w:b/>
        </w:rPr>
        <w:t>. Alth</w:t>
      </w:r>
      <w:r w:rsidR="00BC3F12">
        <w:rPr>
          <w:b/>
        </w:rPr>
        <w:t>ough an argument can be made in</w:t>
      </w:r>
      <w:r w:rsidRPr="00C67BED">
        <w:rPr>
          <w:b/>
        </w:rPr>
        <w:t xml:space="preserve">to </w:t>
      </w:r>
      <w:r w:rsidR="00BC3F12">
        <w:rPr>
          <w:b/>
        </w:rPr>
        <w:t>sustainably harvesting</w:t>
      </w:r>
      <w:r w:rsidRPr="00C67BED">
        <w:rPr>
          <w:b/>
        </w:rPr>
        <w:t xml:space="preserve"> these species so that medicines are available to future generations.</w:t>
      </w:r>
    </w:p>
    <w:p w14:paraId="64B43AF0" w14:textId="00A04816" w:rsidR="002033FD" w:rsidRDefault="002033FD" w:rsidP="002033FD">
      <w:pPr>
        <w:pStyle w:val="Heading2"/>
      </w:pPr>
      <w:bookmarkStart w:id="26" w:name="_Toc447826945"/>
      <w:r>
        <w:t>Threats to orchids in China</w:t>
      </w:r>
      <w:bookmarkEnd w:id="26"/>
    </w:p>
    <w:p w14:paraId="5C3071F7" w14:textId="393C7D00" w:rsidR="00DC525E" w:rsidRDefault="00DC525E" w:rsidP="00DC525E">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w:t>
      </w:r>
      <w:r w:rsidR="007578BF">
        <w:lastRenderedPageBreak/>
        <w:t xml:space="preserve">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There is an urgent need for protection </w:t>
      </w:r>
      <w:r>
        <w:fldChar w:fldCharType="begin"/>
      </w:r>
      <w:r>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DC525E">
        <w:t>(Liu, Luo &amp; Liu 2010)</w:t>
      </w:r>
      <w:r>
        <w:fldChar w:fldCharType="end"/>
      </w:r>
      <w:r>
        <w:t>.</w:t>
      </w:r>
    </w:p>
    <w:p w14:paraId="43EC680A" w14:textId="7D7B626C" w:rsidR="00857EE4" w:rsidRDefault="00857EE4" w:rsidP="00857EE4">
      <w:pPr>
        <w:pStyle w:val="Heading3"/>
      </w:pPr>
      <w:bookmarkStart w:id="27" w:name="_Toc447826946"/>
      <w:r>
        <w:t>Wild harvesting</w:t>
      </w:r>
      <w:bookmarkEnd w:id="27"/>
      <w:r>
        <w:t xml:space="preserve"> </w:t>
      </w:r>
    </w:p>
    <w:p w14:paraId="26FBD323" w14:textId="07168713" w:rsidR="00857EE4" w:rsidRPr="00857EE4" w:rsidRDefault="00E26CA7" w:rsidP="00857EE4">
      <w:r>
        <w:t>Nearly all medicinal plants in China are wild harvested</w:t>
      </w:r>
      <w:r w:rsidR="00A34703">
        <w:t xml:space="preserve"> </w:t>
      </w:r>
      <w:r>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t>. This practice has threatened the existence of many orchid species</w:t>
      </w:r>
      <w:r w:rsidR="0058761C">
        <w:t xml:space="preserve"> including </w:t>
      </w:r>
      <w:proofErr w:type="spellStart"/>
      <w:r w:rsidR="0058761C">
        <w:rPr>
          <w:i/>
        </w:rPr>
        <w:t>Gastrodia</w:t>
      </w:r>
      <w:proofErr w:type="spellEnd"/>
      <w:r w:rsidR="0058761C">
        <w:rPr>
          <w:i/>
        </w:rPr>
        <w:t xml:space="preserve"> </w:t>
      </w:r>
      <w:proofErr w:type="spellStart"/>
      <w:r w:rsidR="0058761C">
        <w:rPr>
          <w:i/>
        </w:rPr>
        <w:t>elata</w:t>
      </w:r>
      <w:proofErr w:type="spellEnd"/>
      <w:r w:rsidR="0058761C">
        <w:rPr>
          <w:i/>
        </w:rPr>
        <w:t xml:space="preserve"> </w:t>
      </w:r>
      <w:r w:rsidR="0058761C">
        <w:t>which underwent a near total population collapse in the wild in the 1960s</w:t>
      </w:r>
      <w:r>
        <w:t xml:space="preserve"> </w:t>
      </w:r>
      <w:r>
        <w:fldChar w:fldCharType="begin"/>
      </w:r>
      <w:r w:rsidR="00807514">
        <w:instrText xml:space="preserve"> ADDIN ZOTERO_ITEM CSL_CITATION {"citationID":"pzMNlZds","properties":{"formattedCitation":"{\\rtf (Zhang {\\i{}et al.} 2005, 2015; Sang, Ma &amp; Axmacher 2011; Chen {\\i{}et al.} 2014)}","plainCitation":"(Zhang et al. 2005,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807514" w:rsidRPr="00807514">
        <w:rPr>
          <w:szCs w:val="24"/>
        </w:rPr>
        <w:t xml:space="preserve">(Zhang </w:t>
      </w:r>
      <w:r w:rsidR="00807514" w:rsidRPr="00807514">
        <w:rPr>
          <w:i/>
          <w:iCs/>
          <w:szCs w:val="24"/>
        </w:rPr>
        <w:t>et al.</w:t>
      </w:r>
      <w:r w:rsidR="00807514" w:rsidRPr="00807514">
        <w:rPr>
          <w:szCs w:val="24"/>
        </w:rPr>
        <w:t xml:space="preserve"> 2005, 2015; Sang, Ma &amp; Axmacher 2011; Chen </w:t>
      </w:r>
      <w:r w:rsidR="00807514" w:rsidRPr="00807514">
        <w:rPr>
          <w:i/>
          <w:iCs/>
          <w:szCs w:val="24"/>
        </w:rPr>
        <w:t>et al.</w:t>
      </w:r>
      <w:r w:rsidR="00807514" w:rsidRPr="00807514">
        <w:rPr>
          <w:szCs w:val="24"/>
        </w:rPr>
        <w:t xml:space="preserve"> 2014)</w:t>
      </w:r>
      <w:r>
        <w:fldChar w:fldCharType="end"/>
      </w:r>
      <w:r>
        <w:t>.</w:t>
      </w:r>
      <w:r w:rsidR="003A00D8">
        <w:t xml:space="preserve">In the 1980s, harvested medicinal </w:t>
      </w:r>
      <w:proofErr w:type="spellStart"/>
      <w:r w:rsidR="003A00D8">
        <w:rPr>
          <w:i/>
        </w:rPr>
        <w:t>Dendrobuim</w:t>
      </w:r>
      <w:proofErr w:type="spellEnd"/>
      <w:r w:rsidR="003A00D8">
        <w:t xml:space="preserve"> volume was 600,000 kg annum</w:t>
      </w:r>
      <w:r w:rsidR="003A00D8">
        <w:rPr>
          <w:vertAlign w:val="superscript"/>
        </w:rPr>
        <w:t>-1</w:t>
      </w:r>
      <w:r w:rsidR="003A00D8">
        <w:t xml:space="preserve">. Harvests are now reduced due to the depletion of wild populations </w:t>
      </w:r>
      <w:r w:rsidR="003A00D8">
        <w:fldChar w:fldCharType="begin"/>
      </w:r>
      <w:r w:rsidR="003A00D8">
        <w:instrText xml:space="preserve"> ADDIN ZOTERO_ITEM CSL_CITATION {"citationID":"1vui3t9vqj","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3A00D8">
        <w:fldChar w:fldCharType="separate"/>
      </w:r>
      <w:r w:rsidR="003A00D8" w:rsidRPr="003A00D8">
        <w:rPr>
          <w:szCs w:val="24"/>
        </w:rPr>
        <w:t xml:space="preserve">(Liu </w:t>
      </w:r>
      <w:r w:rsidR="003A00D8" w:rsidRPr="003A00D8">
        <w:rPr>
          <w:i/>
          <w:iCs/>
          <w:szCs w:val="24"/>
        </w:rPr>
        <w:t>et al.</w:t>
      </w:r>
      <w:r w:rsidR="003A00D8" w:rsidRPr="003A00D8">
        <w:rPr>
          <w:szCs w:val="24"/>
        </w:rPr>
        <w:t xml:space="preserve"> 2014)</w:t>
      </w:r>
      <w:r w:rsidR="003A00D8">
        <w:fldChar w:fldCharType="end"/>
      </w:r>
      <w:r w:rsidR="0071698B">
        <w:t>.</w:t>
      </w:r>
      <w:r w:rsidR="003A00D8">
        <w:t xml:space="preserve">  </w:t>
      </w:r>
      <w:r>
        <w:t xml:space="preserve">Bans on collecting endangered species have been largely unenforced and subsequently ineffective </w:t>
      </w:r>
      <w:r>
        <w:fldChar w:fldCharType="begin"/>
      </w:r>
      <w:r>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E26CA7">
        <w:t xml:space="preserve">(Sang, Ma &amp; </w:t>
      </w:r>
      <w:proofErr w:type="spellStart"/>
      <w:r w:rsidRPr="00E26CA7">
        <w:t>Axmacher</w:t>
      </w:r>
      <w:proofErr w:type="spellEnd"/>
      <w:r w:rsidRPr="00E26CA7">
        <w:t xml:space="preserve"> 2011)</w:t>
      </w:r>
      <w:r>
        <w:fldChar w:fldCharType="end"/>
      </w:r>
      <w:r>
        <w:t>.</w:t>
      </w:r>
      <w:r w:rsidR="00E32A0C">
        <w:t xml:space="preserve"> </w:t>
      </w:r>
      <w:commentRangeStart w:id="28"/>
      <w:r w:rsidR="00E32A0C">
        <w:t>This</w:t>
      </w:r>
      <w:commentRangeEnd w:id="28"/>
      <w:r w:rsidR="00E32A0C">
        <w:rPr>
          <w:rStyle w:val="CommentReference"/>
          <w:rFonts w:asciiTheme="minorHAnsi" w:hAnsiTheme="minorHAnsi" w:cstheme="minorBidi"/>
          <w:lang w:val="en-GB"/>
        </w:rPr>
        <w:commentReference w:id="28"/>
      </w:r>
      <w:r w:rsidR="00E32A0C">
        <w:t xml:space="preserve"> practice </w:t>
      </w:r>
      <w:r w:rsidR="0071698B">
        <w:t>has now begun to make use of orchid populations in adjacent countries</w:t>
      </w:r>
      <w:r w:rsidR="00E32A0C">
        <w:t xml:space="preserve"> </w:t>
      </w:r>
      <w:r w:rsidR="00E32A0C">
        <w:fldChar w:fldCharType="begin"/>
      </w:r>
      <w:r w:rsidR="00E32A0C">
        <w:instrText xml:space="preserve"> ADDIN ZOTERO_ITEM CSL_CITATION {"citationID":"2cbje8r49e","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p>
    <w:p w14:paraId="6C39C537" w14:textId="329205F8" w:rsidR="00857EE4" w:rsidRDefault="00857EE4" w:rsidP="00857EE4">
      <w:pPr>
        <w:pStyle w:val="Heading3"/>
      </w:pPr>
      <w:bookmarkStart w:id="29" w:name="_Toc447826947"/>
      <w:r>
        <w:t>Deforestation</w:t>
      </w:r>
      <w:bookmarkEnd w:id="29"/>
    </w:p>
    <w:p w14:paraId="2BAC60E7" w14:textId="758CC46E" w:rsidR="00CB33E2" w:rsidRDefault="00CB33E2" w:rsidP="00CB33E2">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rsidR="00DD0D9B">
        <w:t>.</w:t>
      </w:r>
    </w:p>
    <w:p w14:paraId="61C3EE0D" w14:textId="0A9E4D71" w:rsidR="00A34703" w:rsidRDefault="00A34703" w:rsidP="00A34703">
      <w:pPr>
        <w:pStyle w:val="Heading3"/>
      </w:pPr>
      <w:r>
        <w:lastRenderedPageBreak/>
        <w:t>Urbanization</w:t>
      </w:r>
    </w:p>
    <w:p w14:paraId="030FA7A0" w14:textId="7E69CB02" w:rsidR="00A34703" w:rsidRPr="00A34703" w:rsidRDefault="00A34703" w:rsidP="00A34703">
      <w:r>
        <w:t xml:space="preserve">The Chinese government protects growth and urbanization has occurred rapidly in China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 xml:space="preserve">(Sang, Ma &amp; </w:t>
      </w:r>
      <w:proofErr w:type="spellStart"/>
      <w:r w:rsidRPr="00A34703">
        <w:t>Axmacher</w:t>
      </w:r>
      <w:proofErr w:type="spellEnd"/>
      <w:r w:rsidRPr="00A34703">
        <w:t xml:space="preserve"> 2011)</w:t>
      </w:r>
      <w:r>
        <w:fldChar w:fldCharType="end"/>
      </w:r>
      <w:r>
        <w:t>.</w:t>
      </w:r>
      <w:r w:rsidR="00100A10">
        <w:t xml:space="preserve"> This has led to an </w:t>
      </w:r>
    </w:p>
    <w:p w14:paraId="4BD94117" w14:textId="4C2C7C98" w:rsidR="00DC525E" w:rsidRDefault="00DC525E" w:rsidP="00DC525E">
      <w:pPr>
        <w:pStyle w:val="Heading3"/>
      </w:pPr>
      <w:bookmarkStart w:id="30" w:name="_Toc447826948"/>
      <w:r>
        <w:t>Cultivation</w:t>
      </w:r>
      <w:bookmarkEnd w:id="30"/>
    </w:p>
    <w:p w14:paraId="68A2E4B2" w14:textId="2EB103DC" w:rsidR="00DC525E" w:rsidRPr="00DC525E" w:rsidRDefault="00DC525E" w:rsidP="00DC525E">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w:t>
      </w:r>
      <w:commentRangeStart w:id="31"/>
      <w:r>
        <w:t>fungal</w:t>
      </w:r>
      <w:commentRangeEnd w:id="31"/>
      <w:r w:rsidR="00100A10">
        <w:rPr>
          <w:rStyle w:val="CommentReference"/>
          <w:rFonts w:asciiTheme="minorHAnsi" w:hAnsiTheme="minorHAnsi" w:cstheme="minorBidi"/>
          <w:lang w:val="en-GB"/>
        </w:rPr>
        <w:commentReference w:id="31"/>
      </w:r>
      <w:r>
        <w:t xml:space="preserve">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3370A9">
        <w:t xml:space="preserve"> (</w:t>
      </w:r>
      <w:commentRangeStart w:id="32"/>
      <w:r w:rsidR="003370A9">
        <w:t>citation needed</w:t>
      </w:r>
      <w:commentRangeEnd w:id="32"/>
      <w:r w:rsidR="00345A89">
        <w:rPr>
          <w:rStyle w:val="CommentReference"/>
          <w:rFonts w:asciiTheme="minorHAnsi" w:hAnsiTheme="minorHAnsi" w:cstheme="minorBidi"/>
          <w:lang w:val="en-GB"/>
        </w:rPr>
        <w:commentReference w:id="32"/>
      </w:r>
      <w:r w:rsidR="003370A9">
        <w:t xml:space="preserve">). Even if cultivation were 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xml:space="preserve">) found that some cultivation </w:t>
      </w:r>
      <w:proofErr w:type="spellStart"/>
      <w:r w:rsidR="003370A9">
        <w:t>programmes</w:t>
      </w:r>
      <w:proofErr w:type="spellEnd"/>
      <w:r w:rsidR="003370A9">
        <w:t xml:space="preserve"> can increase the strain of wild harvesting.</w:t>
      </w:r>
      <w:r w:rsidR="00857EE4">
        <w:t xml:space="preserve"> However there are</w:t>
      </w:r>
      <w:r w:rsidR="00EF15A5">
        <w:t xml:space="preserve"> successful</w:t>
      </w:r>
      <w:r w:rsidR="00857EE4">
        <w:t xml:space="preserve"> examples</w:t>
      </w:r>
      <w:r w:rsidR="00EF15A5">
        <w:t xml:space="preserve"> of this technique </w:t>
      </w:r>
      <w:r w:rsidR="00EF15A5">
        <w:fldChar w:fldCharType="begin"/>
      </w:r>
      <w:r w:rsidR="00EF15A5">
        <w:instrText xml:space="preserve"> ADDIN ZOTERO_ITEM CSL_CITATION {"citationID":"2ftq5v0ap","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EF15A5">
        <w:fldChar w:fldCharType="separate"/>
      </w:r>
      <w:r w:rsidR="00EF15A5" w:rsidRPr="00EF15A5">
        <w:t>(Liu, Luo &amp; Liu 2010)</w:t>
      </w:r>
      <w:r w:rsidR="00EF15A5">
        <w:fldChar w:fldCharType="end"/>
      </w:r>
      <w:r w:rsidR="00EF15A5">
        <w:t>.</w:t>
      </w:r>
      <w:r w:rsidR="00E32A0C">
        <w:t xml:space="preserve"> </w:t>
      </w:r>
      <w:r w:rsidR="00E32A0C">
        <w:fldChar w:fldCharType="begin"/>
      </w:r>
      <w:r w:rsidR="00E32A0C">
        <w:instrText xml:space="preserve"> ADDIN ZOTERO_ITEM CSL_CITATION {"citationID":"tj6mqgk98","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w:t>
      </w:r>
      <w:r w:rsidR="00E32A0C">
        <w:rPr>
          <w:szCs w:val="24"/>
        </w:rPr>
        <w:t>(</w:t>
      </w:r>
      <w:r w:rsidR="00E32A0C" w:rsidRPr="00E32A0C">
        <w:rPr>
          <w:szCs w:val="24"/>
        </w:rPr>
        <w:t>2014)</w:t>
      </w:r>
      <w:r w:rsidR="00E32A0C">
        <w:fldChar w:fldCharType="end"/>
      </w:r>
      <w:r w:rsidR="00E32A0C">
        <w:t xml:space="preserve"> demonstrated a method of planting orchids in natural forests and sustainably harvesting them. </w:t>
      </w:r>
    </w:p>
    <w:p w14:paraId="6E826A4E" w14:textId="1C352700" w:rsidR="00862D5E" w:rsidRDefault="00862D5E" w:rsidP="00862D5E">
      <w:pPr>
        <w:pStyle w:val="Heading3"/>
      </w:pPr>
      <w:bookmarkStart w:id="33" w:name="_Toc447826949"/>
      <w:r>
        <w:t>Protected areas</w:t>
      </w:r>
      <w:bookmarkEnd w:id="33"/>
    </w:p>
    <w:p w14:paraId="42507DFA" w14:textId="2102C495" w:rsidR="00B31808" w:rsidRPr="00B31808" w:rsidRDefault="00B31808" w:rsidP="00B31808">
      <w:r>
        <w:t xml:space="preserve">There were at least 2600 nature reserves in China in 2012. There was only one set up specifically to protect orchids </w:t>
      </w:r>
      <w:r>
        <w:fldChar w:fldCharType="begin"/>
      </w:r>
      <w:r w:rsidR="00737A45">
        <w:instrText xml:space="preserve"> ADDIN ZOTERO_ITEM CSL_CITATION {"citationID":"0y3Gg26g","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w:t>
      </w:r>
      <w:r>
        <w:fldChar w:fldCharType="end"/>
      </w:r>
      <w:r w:rsidR="00737A45">
        <w:t>,</w:t>
      </w:r>
      <w:r>
        <w:t xml:space="preserve"> </w:t>
      </w:r>
      <w:r w:rsidR="00737A45">
        <w:t>H</w:t>
      </w:r>
      <w:r>
        <w:t>owever 90% of China’s orchid species are found in nature reserves</w:t>
      </w:r>
      <w:r w:rsidR="00737A45">
        <w:t xml:space="preserve"> </w:t>
      </w:r>
      <w:r w:rsidR="00412462">
        <w:t>although this does not mean that they contain viable populations</w:t>
      </w:r>
      <w:r w:rsidR="00737A45">
        <w:t xml:space="preserve"> </w:t>
      </w:r>
      <w:r w:rsidR="00737A45">
        <w:fldChar w:fldCharType="begin"/>
      </w:r>
      <w:r w:rsidR="00737A45">
        <w:instrText xml:space="preserve"> ADDIN ZOTERO_ITEM CSL_CITATION {"citationID":"CRC6g87H","properties":{"formattedCitation":"{\\rtf (Liu {\\i{}et al.} 2014; Zhang {\\i{}et al.} 2015)}","plainCitation":"(Liu et al. 2014; Zhang et al. 2015)"},"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37A45">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 Zhang </w:t>
      </w:r>
      <w:r w:rsidR="00737A45" w:rsidRPr="00737A45">
        <w:rPr>
          <w:i/>
          <w:iCs/>
          <w:szCs w:val="24"/>
        </w:rPr>
        <w:t>et al.</w:t>
      </w:r>
      <w:r w:rsidR="00737A45" w:rsidRPr="00737A45">
        <w:rPr>
          <w:szCs w:val="24"/>
        </w:rPr>
        <w:t xml:space="preserve"> 2015)</w:t>
      </w:r>
      <w:r w:rsidR="00737A45">
        <w:fldChar w:fldCharType="end"/>
      </w:r>
      <w:r>
        <w:t>.</w:t>
      </w:r>
    </w:p>
    <w:p w14:paraId="359A6EFA" w14:textId="1E90F6CD" w:rsidR="002033FD" w:rsidRDefault="00E41450" w:rsidP="002033FD">
      <w:r>
        <w:t xml:space="preserve">Chinese authorities </w:t>
      </w:r>
      <w:r w:rsidRPr="00E41450">
        <w:rPr>
          <w:b/>
        </w:rPr>
        <w:t>struggle</w:t>
      </w:r>
      <w:r>
        <w:rPr>
          <w:b/>
        </w:rPr>
        <w:t xml:space="preserve"> </w:t>
      </w:r>
      <w:r>
        <w:t xml:space="preserve">to effectively manage protected areas </w:t>
      </w:r>
      <w:r>
        <w:fldChar w:fldCharType="begin"/>
      </w:r>
      <w:r>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page":"1314-1321","volume":"144","issue":"5","source":"CrossRef","DOI":"10.1016/j.biocon.2011.01.002","ISSN":"00063207","shortTitle":"National parks in China","language":"en","author":[{"family":"Zhou","given":"D.Q."},{"family":"Grumbine","given":"R. Edward"}],"issued":{"date-parts":[["2011",5]]}}}],"schema":"https://github.com/citation-style-language/schema/raw/master/csl-citation.json"} </w:instrText>
      </w:r>
      <w:r>
        <w:fldChar w:fldCharType="separate"/>
      </w:r>
      <w:r w:rsidRPr="00E41450">
        <w:t>(Zhou &amp; Grumbine 2011)</w:t>
      </w:r>
      <w:r>
        <w:fldChar w:fldCharType="end"/>
      </w:r>
      <w:r>
        <w:t xml:space="preserve"> as little enforcement is carried out in these areas</w:t>
      </w:r>
      <w:r w:rsidR="00DB25C6">
        <w:t>,</w:t>
      </w:r>
      <w:r>
        <w:t xml:space="preserve"> they ar</w:t>
      </w:r>
      <w:bookmarkStart w:id="34" w:name="_GoBack"/>
      <w:bookmarkEnd w:id="34"/>
      <w:r>
        <w:t>e largely underfunded</w:t>
      </w:r>
      <w:r w:rsidR="00DB25C6">
        <w:t xml:space="preserve">, and rural human populations are often located in and around protected </w:t>
      </w:r>
      <w:r w:rsidR="00DB25C6">
        <w:lastRenderedPageBreak/>
        <w:t>areas</w:t>
      </w:r>
      <w:r w:rsidR="00D37528">
        <w:t xml:space="preserve"> </w:t>
      </w:r>
      <w:r w:rsidR="00D37528">
        <w:fldChar w:fldCharType="begin"/>
      </w:r>
      <w:r w:rsidR="00D37528">
        <w:instrText xml:space="preserve"> ADDIN ZOTERO_ITEM CSL_CITATION {"citationID":"23g532ostf","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D37528">
        <w:fldChar w:fldCharType="separate"/>
      </w:r>
      <w:r w:rsidR="00D37528" w:rsidRPr="00D37528">
        <w:rPr>
          <w:szCs w:val="24"/>
        </w:rPr>
        <w:t xml:space="preserve">(Liu </w:t>
      </w:r>
      <w:r w:rsidR="00D37528" w:rsidRPr="00D37528">
        <w:rPr>
          <w:i/>
          <w:iCs/>
          <w:szCs w:val="24"/>
        </w:rPr>
        <w:t>et al.</w:t>
      </w:r>
      <w:r w:rsidR="00D37528" w:rsidRPr="00D37528">
        <w:rPr>
          <w:szCs w:val="24"/>
        </w:rPr>
        <w:t xml:space="preserve"> 2014)</w:t>
      </w:r>
      <w:r w:rsidR="00D37528">
        <w:fldChar w:fldCharType="end"/>
      </w:r>
      <w:r>
        <w:t>.</w:t>
      </w:r>
      <w:r w:rsidR="00A34703">
        <w:t xml:space="preserve"> It should also be noted that the </w:t>
      </w:r>
      <w:r w:rsidR="00FF55D3">
        <w:t xml:space="preserve">selection of protected areas in China is often based on iconic species (especially pandas) and does not reflect habitats of conservation </w:t>
      </w:r>
      <w:commentRangeStart w:id="35"/>
      <w:r w:rsidR="00FF55D3">
        <w:t xml:space="preserve">priority </w:t>
      </w:r>
      <w:commentRangeEnd w:id="35"/>
      <w:r w:rsidR="00DB25C6">
        <w:rPr>
          <w:rStyle w:val="CommentReference"/>
          <w:rFonts w:asciiTheme="minorHAnsi" w:hAnsiTheme="minorHAnsi" w:cstheme="minorBidi"/>
          <w:lang w:val="en-GB"/>
        </w:rPr>
        <w:commentReference w:id="35"/>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 xml:space="preserve">(Sang, Ma &amp; </w:t>
      </w:r>
      <w:proofErr w:type="spellStart"/>
      <w:r w:rsidR="00FF55D3" w:rsidRPr="00FF55D3">
        <w:t>Axmacher</w:t>
      </w:r>
      <w:proofErr w:type="spellEnd"/>
      <w:r w:rsidR="00FF55D3" w:rsidRPr="00FF55D3">
        <w:t xml:space="preserve"> 2011)</w:t>
      </w:r>
      <w:r w:rsidR="00FF55D3">
        <w:fldChar w:fldCharType="end"/>
      </w:r>
      <w:r w:rsidR="00FF55D3">
        <w:t>.</w:t>
      </w:r>
    </w:p>
    <w:p w14:paraId="5CC02444" w14:textId="45259CC6" w:rsidR="00E41450" w:rsidRDefault="00E41450" w:rsidP="002033FD">
      <w:r>
        <w:t xml:space="preserve">While the presence of ineffective protected areas often causes people to </w:t>
      </w:r>
      <w:r w:rsidR="00862D5E">
        <w:t>feel that conservation progress is being made, the presence of a protected are</w:t>
      </w:r>
      <w:r w:rsidR="00D37528">
        <w:t>a is</w:t>
      </w:r>
      <w:r w:rsidR="00862D5E">
        <w:t xml:space="preserve"> superior to no protected area at all </w:t>
      </w:r>
      <w:r w:rsidR="00862D5E">
        <w:fldChar w:fldCharType="begin"/>
      </w:r>
      <w:r w:rsidR="00862D5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page":"1314-1321","volume":"144","issue":"5","source":"CrossRef","DOI":"10.1016/j.biocon.2011.01.002","ISSN":"00063207","shortTitle":"National parks in China","language":"en","author":[{"family":"Zhou","given":"D.Q."},{"family":"Grumbine","given":"R. Edward"}],"issued":{"date-parts":[["2011",5]]}}}],"schema":"https://github.com/citation-style-language/schema/raw/master/csl-citation.json"} </w:instrText>
      </w:r>
      <w:r w:rsidR="00862D5E">
        <w:fldChar w:fldCharType="separate"/>
      </w:r>
      <w:r w:rsidR="00862D5E" w:rsidRPr="00862D5E">
        <w:t>(Zhou &amp; Grumbine 2011)</w:t>
      </w:r>
      <w:r w:rsidR="00862D5E">
        <w:fldChar w:fldCharType="end"/>
      </w:r>
      <w:r w:rsidR="00862D5E">
        <w:t xml:space="preserve"> </w:t>
      </w:r>
    </w:p>
    <w:p w14:paraId="17207045" w14:textId="06B7C1DE" w:rsidR="007578BF" w:rsidRPr="007578BF" w:rsidRDefault="008960D5" w:rsidP="002033FD">
      <w:pPr>
        <w:rPr>
          <w:b/>
        </w:rPr>
      </w:pPr>
      <w:r>
        <w:rPr>
          <w:b/>
        </w:rPr>
        <w:t xml:space="preserve">The conservation status, economic value, and position within ecosystems make the </w:t>
      </w:r>
      <w:proofErr w:type="spellStart"/>
      <w:r>
        <w:rPr>
          <w:b/>
        </w:rPr>
        <w:t>Orchidaceae</w:t>
      </w:r>
      <w:proofErr w:type="spellEnd"/>
      <w:r>
        <w:rPr>
          <w:b/>
        </w:rPr>
        <w:t xml:space="preserve"> an ideal family to study </w:t>
      </w:r>
      <w:r>
        <w:rPr>
          <w:b/>
        </w:rPr>
        <w:fldChar w:fldCharType="begin"/>
      </w:r>
      <w:r>
        <w:rPr>
          <w:b/>
        </w:rPr>
        <w:instrText xml:space="preserve"> ADDIN ZOTERO_ITEM CSL_CITATION {"citationID":"110v42lm12","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Pr>
          <w:b/>
        </w:rPr>
        <w:fldChar w:fldCharType="separate"/>
      </w:r>
      <w:r w:rsidRPr="008960D5">
        <w:rPr>
          <w:szCs w:val="24"/>
        </w:rPr>
        <w:t xml:space="preserve">(Zhang </w:t>
      </w:r>
      <w:r w:rsidRPr="008960D5">
        <w:rPr>
          <w:i/>
          <w:iCs/>
          <w:szCs w:val="24"/>
        </w:rPr>
        <w:t>et al.</w:t>
      </w:r>
      <w:r w:rsidRPr="008960D5">
        <w:rPr>
          <w:szCs w:val="24"/>
        </w:rPr>
        <w:t xml:space="preserve"> 2015)</w:t>
      </w:r>
      <w:r>
        <w:rPr>
          <w:b/>
        </w:rPr>
        <w:fldChar w:fldCharType="end"/>
      </w:r>
      <w:r>
        <w:rPr>
          <w:b/>
        </w:rPr>
        <w:t>.</w:t>
      </w:r>
    </w:p>
    <w:p w14:paraId="3E391DE2" w14:textId="77777777" w:rsidR="004D641E" w:rsidRDefault="004D641E" w:rsidP="004D641E">
      <w:pPr>
        <w:pStyle w:val="Heading2"/>
      </w:pPr>
      <w:bookmarkStart w:id="36" w:name="_Toc447826950"/>
      <w:r>
        <w:t>Description of the study site</w:t>
      </w:r>
      <w:bookmarkEnd w:id="36"/>
    </w:p>
    <w:p w14:paraId="303C3BFF" w14:textId="30A04939" w:rsidR="004D641E" w:rsidRDefault="004D641E" w:rsidP="004D641E">
      <w:r>
        <w:t>Xishuangbanna Dai Autonomous Prefecture is a</w:t>
      </w:r>
      <w:r w:rsidR="00C67BED">
        <w:t>n</w:t>
      </w:r>
      <w:r>
        <w:t xml:space="preserve"> area of southern Yunnan, China (21°09’-22°33’N, 99°58’-101°50’E) (Gao: 21°09’-22°36’N, 99°58’-101°50’E) taking up 19,220 square </w:t>
      </w:r>
      <w:proofErr w:type="spellStart"/>
      <w:r>
        <w:t>kilometres</w:t>
      </w:r>
      <w:proofErr w:type="spellEnd"/>
      <w:r>
        <w:t xml:space="preserve"> and supports roughly 12 percent of China’s flora  </w:t>
      </w:r>
      <w:r>
        <w:fldChar w:fldCharType="begin" w:fldLock="1"/>
      </w:r>
      <w:r>
        <w:instrText xml:space="preserve"> ADDIN ZOTERO_ITEM CSL_CITATION {"citationID":"HO68r6nS","properties":{"formattedCitation":"(Shou-qing; Cao &amp; Zhang 1997)","plainCitation":"(Shou-qing; Cao &amp; Zhang 1997)"},"citationItems":[{"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schema":"https://github.com/citation-style-language/schema/raw/master/csl-citation.json"} </w:instrText>
      </w:r>
      <w:r>
        <w:fldChar w:fldCharType="separate"/>
      </w:r>
      <w:r w:rsidRPr="004D641E">
        <w:t>(Shou-qing; Cao &amp; Zhang 1997)</w:t>
      </w:r>
      <w:r>
        <w:fldChar w:fldCharType="end"/>
      </w:r>
      <w:r>
        <w:t xml:space="preserve">. Xishuangbanna is neighbors to both Myanmar and Laos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r w:rsidR="001C064C">
        <w:t xml:space="preserve">Xishuangbanna is an orchid richness hotspot </w:t>
      </w:r>
      <w:r w:rsidR="001C064C">
        <w:fldChar w:fldCharType="begin"/>
      </w:r>
      <w:r w:rsidR="001C064C">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1C064C">
        <w:fldChar w:fldCharType="separate"/>
      </w:r>
      <w:r w:rsidR="001C064C" w:rsidRPr="001C064C">
        <w:rPr>
          <w:szCs w:val="24"/>
        </w:rPr>
        <w:t xml:space="preserve">(Zhang </w:t>
      </w:r>
      <w:r w:rsidR="001C064C" w:rsidRPr="001C064C">
        <w:rPr>
          <w:i/>
          <w:iCs/>
          <w:szCs w:val="24"/>
        </w:rPr>
        <w:t>et al.</w:t>
      </w:r>
      <w:r w:rsidR="001C064C" w:rsidRPr="001C064C">
        <w:rPr>
          <w:szCs w:val="24"/>
        </w:rPr>
        <w:t xml:space="preserve"> 2015)</w:t>
      </w:r>
      <w:r w:rsidR="001C064C">
        <w:fldChar w:fldCharType="end"/>
      </w:r>
    </w:p>
    <w:p w14:paraId="11D677C3" w14:textId="77777777" w:rsidR="004D641E" w:rsidRDefault="004D641E" w:rsidP="004D641E">
      <w:r>
        <w:t xml:space="preserve">Xishuangbanna has a tropical monsoon climate, caused by the barrier to northern cold air formed by the </w:t>
      </w:r>
      <w:proofErr w:type="spellStart"/>
      <w:r>
        <w:t>Hengduan</w:t>
      </w:r>
      <w:proofErr w:type="spellEnd"/>
      <w:r>
        <w:t xml:space="preserve"> Mountains in the north of the region </w:t>
      </w:r>
      <w:r>
        <w:fldChar w:fldCharType="begin" w:fldLock="1"/>
      </w:r>
      <w:r>
        <w:instrText xml:space="preserve"> ADDIN ZOTERO_ITEM CSL_CITATION {"citationID":"5jik3WLx","properties":{"formattedCitation":"(Zhu, Wang &amp; Li 1998; Zhu, Cao &amp; Hu 2006a)","plainCitation":"(Zhu, Wang &amp; Li 1998; Zhu, Cao &amp; Hu 2006a)"},"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Pr="004D641E">
        <w:t>(Zhu, Wang &amp; Li 1998; Zhu, Cao &amp; Hu 2006a)</w:t>
      </w:r>
      <w:r>
        <w:fldChar w:fldCharType="end"/>
      </w:r>
      <w:r>
        <w:t xml:space="preserve">. In the dry season, lingering fog, caused by the </w:t>
      </w:r>
      <w:r>
        <w:lastRenderedPageBreak/>
        <w:t xml:space="preserve">mountainous terrain, supplements the lack of precipitation </w:t>
      </w:r>
      <w:r>
        <w:fldChar w:fldCharType="begin" w:fldLock="1"/>
      </w:r>
      <w:r>
        <w:instrText xml:space="preserve"> ADDIN ZOTERO_ITEM CSL_CITATION {"citationID":"YrHOvoCi","properties":{"formattedCitation":"(Zhu, Wang &amp; Li 1998; Zhu, Cao &amp; Hu 2006a)","plainCitation":"(Zhu, Wang &amp; Li 1998; Zhu, Cao &amp; Hu 2006a)"},"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Pr="004D641E">
        <w:t>(Zhu, Wang &amp; Li 1998; Zhu, Cao &amp; Hu 2006a)</w:t>
      </w:r>
      <w:r>
        <w:fldChar w:fldCharType="end"/>
      </w:r>
      <w:r>
        <w:t xml:space="preserve">. </w:t>
      </w:r>
    </w:p>
    <w:p w14:paraId="6BBD2A4F" w14:textId="77777777" w:rsidR="004D641E" w:rsidRDefault="004D641E" w:rsidP="004D641E">
      <w:r>
        <w:t xml:space="preserve">Being in the transitional zone between South-East Asia, subtropical East Asia, the Sino-Japanese floristic region, and the Sino-Himalayan floristic region, Xishuangbanna is a biodiversity hotspot </w:t>
      </w:r>
      <w:r>
        <w:fldChar w:fldCharType="begin"/>
      </w:r>
      <w:r>
        <w:instrText xml:space="preserve"> ADDIN ZOTERO_ITEM CSL_CITATION {"citationID":"280btblica","properties":{"formattedCitation":"(Zhu, Cao &amp; Hu 2006b)","plainCitation":"(Zhu, Cao &amp; Hu 2006b)"},"citationItems":[{"id":262,"uris":["http://zotero.org/users/1217525/items/BSV39IWH"],"uri":["http://zotero.org/users/1217525/items/BSV39IWH"],"itemData":{"id":262,"type":"article-journal","title":"Geological History, Flora, and Vegetation of Xishuangbanna, Southern Yunnan, China","container-title":"Biotropica","page":"310–317","volume":"38","issue":"3","author":[{"family":"Zhu","given":"Hua"},{"family":"Cao","given":"Min"},{"family":"Hu","given":"Huabin"}],"issued":{"date-parts":[["2006"]]}}}],"schema":"https://github.com/citation-style-language/schema/raw/master/csl-citation.json"} </w:instrText>
      </w:r>
      <w:r>
        <w:fldChar w:fldCharType="separate"/>
      </w:r>
      <w:r w:rsidRPr="004D641E">
        <w:t>(Zhu, Cao &amp; Hu 2006b)</w:t>
      </w:r>
      <w:r>
        <w:fldChar w:fldCharType="end"/>
      </w:r>
      <w:r>
        <w:t xml:space="preserve"> </w:t>
      </w:r>
      <w:commentRangeStart w:id="37"/>
      <w:r>
        <w:fldChar w:fldCharType="begin" w:fldLock="1"/>
      </w:r>
      <w:r>
        <w:instrText xml:space="preserve"> ADDIN ZOTERO_ITEM CSL_CITATION {"citationID":"KIFI4KU2","properties":{"formattedCitation":"(Zhu, Cao &amp; Hu 2006a)","plainCitation":"(Zhu, Cao &amp; Hu 2006a)"},"citationItems":[{"id":"ITEM-1","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1","issue":"3","issued":{"date-parts":[["2006"]]},"page":"310-317","title":"Geological History, Flora, and Vegetation of Xishuangbanna, Southern Yunnan, China","type":"article-journal","volume":"38"}}],"schema":"https://github.com/citation-style-language/schema/raw/master/csl-citation.json"} </w:instrText>
      </w:r>
      <w:r>
        <w:fldChar w:fldCharType="separate"/>
      </w:r>
      <w:r w:rsidRPr="004D641E">
        <w:t>(Zhu, Cao &amp; Hu 2006a)</w:t>
      </w:r>
      <w:r>
        <w:fldChar w:fldCharType="end"/>
      </w:r>
      <w:commentRangeEnd w:id="37"/>
      <w:r>
        <w:rPr>
          <w:rStyle w:val="CommentReference"/>
        </w:rPr>
        <w:commentReference w:id="37"/>
      </w:r>
      <w:r>
        <w:t xml:space="preserve"> </w:t>
      </w:r>
    </w:p>
    <w:p w14:paraId="1FFA309D" w14:textId="49CE5BC3" w:rsidR="002033FD" w:rsidRDefault="002033FD" w:rsidP="004D641E">
      <w:r>
        <w:t xml:space="preserve">Yunnan </w:t>
      </w:r>
      <w:r w:rsidR="00E41450">
        <w:t>happens to be China’s most</w:t>
      </w:r>
      <w:r>
        <w:t xml:space="preserve"> biologically and culturally rich </w:t>
      </w:r>
      <w:r w:rsidR="00E41450">
        <w:t xml:space="preserve">area </w:t>
      </w:r>
      <w:r w:rsidR="00E41450">
        <w:fldChar w:fldCharType="begin"/>
      </w:r>
      <w:r w:rsidR="00E41450">
        <w:instrText xml:space="preserve"> ADDIN ZOTERO_ITEM CSL_CITATION {"citationID":"1rno977mkk","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page":"1314-1321","volume":"144","issue":"5","source":"CrossRef","DOI":"10.1016/j.biocon.2011.01.002","ISSN":"00063207","shortTitle":"National parks in China","language":"en","author":[{"family":"Zhou","given":"D.Q."},{"family":"Grumbine","given":"R. Edward"}],"issued":{"date-parts":[["2011",5]]}}}],"schema":"https://github.com/citation-style-language/schema/raw/master/csl-citation.json"} </w:instrText>
      </w:r>
      <w:r w:rsidR="00E41450">
        <w:fldChar w:fldCharType="separate"/>
      </w:r>
      <w:r w:rsidR="00E41450" w:rsidRPr="00E41450">
        <w:t>(Zhou &amp; Grumbine 2011)</w:t>
      </w:r>
      <w:r w:rsidR="00E41450">
        <w:fldChar w:fldCharType="end"/>
      </w:r>
      <w:r w:rsidR="007578BF">
        <w:t>. However in the last 20 years, 22% of</w:t>
      </w:r>
    </w:p>
    <w:p w14:paraId="530D1AEC" w14:textId="77777777" w:rsidR="004D641E" w:rsidRPr="00CA4B4F" w:rsidRDefault="004D641E" w:rsidP="004D641E"/>
    <w:p w14:paraId="38CEC440" w14:textId="77777777" w:rsidR="004D641E" w:rsidRPr="004D641E" w:rsidRDefault="004D641E" w:rsidP="004D641E"/>
    <w:p w14:paraId="6F4B9008" w14:textId="77777777" w:rsidR="00BF4AEB" w:rsidRPr="00BF4AEB" w:rsidRDefault="00BF4AEB" w:rsidP="004D641E">
      <w:pPr>
        <w:pStyle w:val="Heading2"/>
      </w:pPr>
      <w:bookmarkStart w:id="38" w:name="_Toc447826951"/>
      <w:r w:rsidRPr="00BF4AEB">
        <w:t>Maximum Entropy</w:t>
      </w:r>
      <w:bookmarkEnd w:id="38"/>
      <w:r w:rsidRPr="00BF4AEB">
        <w:t xml:space="preserve"> </w:t>
      </w:r>
    </w:p>
    <w:p w14:paraId="40E1795E" w14:textId="77777777" w:rsidR="00BF4AEB" w:rsidRPr="00BF4AEB" w:rsidRDefault="00BF4AEB" w:rsidP="00BF4AEB">
      <w:pPr>
        <w:pStyle w:val="Heading3"/>
      </w:pPr>
      <w:bookmarkStart w:id="39" w:name="_Toc447826952"/>
      <w:r w:rsidRPr="00BF4AEB">
        <w:t>What is Maximum Entropy?</w:t>
      </w:r>
      <w:bookmarkEnd w:id="39"/>
    </w:p>
    <w:p w14:paraId="24F9EBBC" w14:textId="77777777" w:rsidR="00BF4AEB" w:rsidRDefault="00BF4AEB" w:rsidP="00BF4AEB">
      <w:r>
        <w:t xml:space="preserve">To understand </w:t>
      </w:r>
      <w:r w:rsidR="006D4B76">
        <w:t>MAXENT</w:t>
      </w:r>
      <w:r>
        <w:t xml:space="preserve"> we must first understand the concept of maximum entropy on which </w:t>
      </w:r>
      <w:r w:rsidR="006D4B76">
        <w:t>MAXENT</w:t>
      </w:r>
      <w:r>
        <w:t xml:space="preserve"> is based.</w:t>
      </w:r>
    </w:p>
    <w:p w14:paraId="22D543F2" w14:textId="77777777" w:rsidR="00BF4AEB" w:rsidRDefault="00BF4AEB" w:rsidP="00BF4AEB">
      <w:r>
        <w:t xml:space="preserve">Entropy is a measure of uncertainty or a lack of information </w:t>
      </w:r>
      <w:r>
        <w:fldChar w:fldCharType="begin"/>
      </w:r>
      <w:r w:rsidR="004D641E">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fldChar w:fldCharType="separate"/>
      </w:r>
      <w:r w:rsidR="004D641E" w:rsidRPr="004D641E">
        <w:rPr>
          <w:rFonts w:ascii="Calibri" w:hAnsi="Calibri"/>
        </w:rPr>
        <w:t>(Penfield &amp; Lloyd 2003)</w:t>
      </w:r>
      <w:r>
        <w:fldChar w:fldCharType="end"/>
      </w:r>
      <w:r>
        <w:t xml:space="preserve">. ˻When there is no information distinguishing one explanation over another, all the possible explanations can be given equal probabilities and entropy is at its greatest point (log </w:t>
      </w:r>
      <w:r>
        <w:rPr>
          <w:i/>
        </w:rPr>
        <w:t xml:space="preserve">m </w:t>
      </w:r>
      <w:r>
        <w:t xml:space="preserve">where </w:t>
      </w:r>
      <w:r>
        <w:rPr>
          <w:i/>
        </w:rPr>
        <w:t xml:space="preserve">m </w:t>
      </w:r>
      <w:r>
        <w:t>is the number of possible explanations)˼</w:t>
      </w:r>
      <w:r>
        <w:rPr>
          <w:i/>
        </w:rPr>
        <w:t xml:space="preserve"> </w:t>
      </w:r>
      <w:r>
        <w:rPr>
          <w:i/>
        </w:rPr>
        <w:fldChar w:fldCharType="begin"/>
      </w:r>
      <w:r w:rsidR="004D641E">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Pr>
          <w:i/>
        </w:rPr>
        <w:fldChar w:fldCharType="separate"/>
      </w:r>
      <w:r w:rsidR="004D641E" w:rsidRPr="004D641E">
        <w:rPr>
          <w:rFonts w:ascii="Calibri" w:hAnsi="Calibri"/>
        </w:rPr>
        <w:t>(Jaynes 1963)</w:t>
      </w:r>
      <w:r>
        <w:rPr>
          <w:i/>
        </w:rPr>
        <w:fldChar w:fldCharType="end"/>
      </w:r>
      <w:r>
        <w:t xml:space="preserve">. This is the principle of indifference </w:t>
      </w:r>
      <w:r>
        <w:fldChar w:fldCharType="begin"/>
      </w:r>
      <w:r w:rsidR="004D641E">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fldChar w:fldCharType="separate"/>
      </w:r>
      <w:r w:rsidR="004D641E" w:rsidRPr="004D641E">
        <w:rPr>
          <w:rFonts w:ascii="Calibri" w:hAnsi="Calibri"/>
        </w:rPr>
        <w:t>(Conrad 2004)</w:t>
      </w:r>
      <w:r>
        <w:fldChar w:fldCharType="end"/>
      </w:r>
      <w:r>
        <w:t xml:space="preserve">. At its lowest, entropy has a value of 0, denoting that there is enough information to identify one explanation with no </w:t>
      </w:r>
      <w:r>
        <w:lastRenderedPageBreak/>
        <w:t xml:space="preserve">uncertainty over all other possibilities </w:t>
      </w:r>
      <w:r>
        <w:fldChar w:fldCharType="begin"/>
      </w:r>
      <w:r w:rsidR="004D641E">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Jaynes 1963; Penfield &amp; Lloyd 2003; Phillips, Anderson &amp; Schapire 2006)</w:t>
      </w:r>
      <w:r>
        <w:fldChar w:fldCharType="end"/>
      </w:r>
      <w:r>
        <w:t>.</w:t>
      </w:r>
    </w:p>
    <w:p w14:paraId="6A9C5AAD" w14:textId="77777777" w:rsidR="00BF4AEB" w:rsidRPr="00C50E91" w:rsidRDefault="00BF4AEB" w:rsidP="00BF4AEB">
      <w:pPr>
        <w:rPr>
          <w:color w:val="FF0000"/>
        </w:rPr>
      </w:pPr>
      <w:r>
        <w:t xml:space="preserve">The principle of maximum entropy is an </w:t>
      </w:r>
      <w:r w:rsidRPr="00D5725F">
        <w:t>elementary concept</w:t>
      </w:r>
      <w:r>
        <w:t xml:space="preserve">, although it is often explained in a </w:t>
      </w:r>
      <w:r w:rsidRPr="00D5725F">
        <w:t>counter-intuitive and convoluted manner</w:t>
      </w:r>
      <w:r>
        <w:t xml:space="preserve">: ˻the explanatory distribution (output) must take into account all of the provided data without making any assumptions not backed up by the data˼ </w:t>
      </w:r>
      <w:r>
        <w:fldChar w:fldCharType="begin"/>
      </w:r>
      <w:r w:rsidR="004D641E">
        <w:instrText xml:space="preserve"> ADDIN ZOTERO_ITEM CSL_CITATION {"citationID":"2qsjnabnr9","properties":{"formattedCitation":"(Lahoz Monfort 2008)","plainCitation":"(Lahoz 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 Monfort","given":"Jose Joaquin"}],"issued":{"date-parts":[["2008",9]]}}}],"schema":"https://github.com/citation-style-language/schema/raw/master/csl-citation.json"} </w:instrText>
      </w:r>
      <w:r>
        <w:fldChar w:fldCharType="separate"/>
      </w:r>
      <w:r w:rsidR="004D641E" w:rsidRPr="004D641E">
        <w:rPr>
          <w:rFonts w:ascii="Calibri" w:hAnsi="Calibri"/>
        </w:rPr>
        <w:t>(Lahoz Monfort 2008)</w:t>
      </w:r>
      <w:r>
        <w:fldChar w:fldCharType="end"/>
      </w:r>
      <w:r>
        <w:t xml:space="preserve">. Essentially, when choosing between a </w:t>
      </w:r>
      <w:proofErr w:type="gramStart"/>
      <w:r>
        <w:t>number</w:t>
      </w:r>
      <w:proofErr w:type="gramEnd"/>
      <w:r>
        <w:t xml:space="preserve"> of explanations for a phenomenon, it is optimal to choose the one that </w:t>
      </w:r>
      <w:proofErr w:type="spellStart"/>
      <w:r>
        <w:t>maximises</w:t>
      </w:r>
      <w:proofErr w:type="spellEnd"/>
      <w:r>
        <w:t xml:space="preserve"> the entropy value while incorporating all the available information about the phenomenon, this is demonstrated in </w:t>
      </w:r>
      <w:r w:rsidRPr="00027D25">
        <w:rPr>
          <w:b/>
          <w:highlight w:val="green"/>
        </w:rPr>
        <w:t>Figure 1</w:t>
      </w:r>
      <w:r w:rsidRPr="00027D25">
        <w:rPr>
          <w:b/>
        </w:rPr>
        <w:t>.</w:t>
      </w:r>
      <w:r>
        <w:t xml:space="preserve"> </w:t>
      </w:r>
      <w:r>
        <w:fldChar w:fldCharType="begin"/>
      </w:r>
      <w:r w:rsidR="004D641E">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fldChar w:fldCharType="separate"/>
      </w:r>
      <w:r w:rsidR="004D641E" w:rsidRPr="004D641E">
        <w:rPr>
          <w:rFonts w:ascii="Calibri" w:hAnsi="Calibri"/>
        </w:rPr>
        <w:t>(Jaynes 1963; Conrad 2004)</w:t>
      </w:r>
      <w:r>
        <w:fldChar w:fldCharType="end"/>
      </w:r>
      <w:r>
        <w:t>.</w:t>
      </w:r>
      <w:r w:rsidRPr="002C3C6E">
        <w:t xml:space="preserve"> </w:t>
      </w:r>
      <w:r>
        <w:t xml:space="preserve">Therefore, the maximum entropy distribution is the most informed prediction one can make from the given information and the only prediction that can be made with reason. </w:t>
      </w:r>
      <w:r w:rsidRPr="00405EF5">
        <w:rPr>
          <w:color w:val="FF0000"/>
        </w:rPr>
        <w:fldChar w:fldCharType="begin"/>
      </w:r>
      <w:r w:rsidR="004D641E">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405EF5">
        <w:rPr>
          <w:color w:val="FF0000"/>
        </w:rPr>
        <w:fldChar w:fldCharType="separate"/>
      </w:r>
      <w:r w:rsidR="004D641E" w:rsidRPr="004D641E">
        <w:rPr>
          <w:rFonts w:ascii="Calibri" w:hAnsi="Calibri"/>
        </w:rPr>
        <w:t>(Jaynes 1963; Penfield &amp; Lloyd 2003; Conrad 2004)</w:t>
      </w:r>
      <w:r w:rsidRPr="00405EF5">
        <w:rPr>
          <w:color w:val="FF0000"/>
        </w:rPr>
        <w:fldChar w:fldCharType="end"/>
      </w:r>
      <w:r w:rsidRPr="00405EF5">
        <w:rPr>
          <w:color w:val="FF0000"/>
        </w:rPr>
        <w:t>.</w:t>
      </w:r>
    </w:p>
    <w:p w14:paraId="0B4F8ECB" w14:textId="77777777" w:rsidR="00BF4AEB" w:rsidRDefault="00BF4AEB" w:rsidP="00BF4AEB"/>
    <w:p w14:paraId="0625C376" w14:textId="77777777" w:rsidR="00BF4AEB" w:rsidRDefault="00BF4AEB" w:rsidP="00BF4AEB">
      <w:pPr>
        <w:keepNext/>
        <w:jc w:val="center"/>
      </w:pPr>
      <w:r>
        <w:rPr>
          <w:noProof/>
          <w:lang w:val="en-GB" w:eastAsia="en-GB"/>
        </w:rPr>
        <w:lastRenderedPageBreak/>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77777777" w:rsidR="00BF4AEB" w:rsidRPr="00D64F44" w:rsidRDefault="00BF4AEB" w:rsidP="00BF4AEB">
      <w:pPr>
        <w:pStyle w:val="Caption"/>
        <w:rPr>
          <w:i w:val="0"/>
          <w:color w:val="000000" w:themeColor="text1"/>
          <w:sz w:val="20"/>
          <w:szCs w:val="22"/>
        </w:rPr>
      </w:pPr>
      <w:r w:rsidRPr="00FC0697">
        <w:rPr>
          <w:b/>
          <w:i w:val="0"/>
          <w:color w:val="000000" w:themeColor="text1"/>
          <w:sz w:val="20"/>
          <w:szCs w:val="22"/>
        </w:rPr>
        <w:t xml:space="preserve">Figure </w:t>
      </w:r>
      <w:r w:rsidRPr="00FC0697">
        <w:rPr>
          <w:b/>
          <w:i w:val="0"/>
          <w:color w:val="000000" w:themeColor="text1"/>
          <w:sz w:val="20"/>
          <w:szCs w:val="22"/>
        </w:rPr>
        <w:fldChar w:fldCharType="begin"/>
      </w:r>
      <w:r w:rsidRPr="00FC0697">
        <w:rPr>
          <w:b/>
          <w:i w:val="0"/>
          <w:color w:val="000000" w:themeColor="text1"/>
          <w:sz w:val="20"/>
          <w:szCs w:val="22"/>
        </w:rPr>
        <w:instrText xml:space="preserve"> SEQ Figure \* ARABIC </w:instrText>
      </w:r>
      <w:r w:rsidRPr="00FC0697">
        <w:rPr>
          <w:b/>
          <w:i w:val="0"/>
          <w:color w:val="000000" w:themeColor="text1"/>
          <w:sz w:val="20"/>
          <w:szCs w:val="22"/>
        </w:rPr>
        <w:fldChar w:fldCharType="separate"/>
      </w:r>
      <w:r w:rsidRPr="00FC0697">
        <w:rPr>
          <w:b/>
          <w:i w:val="0"/>
          <w:noProof/>
          <w:color w:val="000000" w:themeColor="text1"/>
          <w:sz w:val="20"/>
          <w:szCs w:val="22"/>
        </w:rPr>
        <w:t>1</w:t>
      </w:r>
      <w:r w:rsidRPr="00FC0697">
        <w:rPr>
          <w:b/>
          <w:i w:val="0"/>
          <w:color w:val="000000" w:themeColor="text1"/>
          <w:sz w:val="20"/>
          <w:szCs w:val="22"/>
        </w:rPr>
        <w:fldChar w:fldCharType="end"/>
      </w:r>
      <w:r w:rsidRPr="00027D25">
        <w:rPr>
          <w:b/>
          <w:i w:val="0"/>
          <w:color w:val="000000" w:themeColor="text1"/>
          <w:sz w:val="20"/>
          <w:szCs w:val="22"/>
        </w:rPr>
        <w:t>.</w:t>
      </w:r>
      <w:r w:rsidRPr="00027D25">
        <w:rPr>
          <w:i w:val="0"/>
          <w:color w:val="000000" w:themeColor="text1"/>
          <w:sz w:val="20"/>
          <w:szCs w:val="22"/>
          <w:highlight w:val="green"/>
        </w:rPr>
        <w:t xml:space="preserve"> Illustrat</w:t>
      </w:r>
      <w:r>
        <w:rPr>
          <w:i w:val="0"/>
          <w:color w:val="000000" w:themeColor="text1"/>
          <w:sz w:val="20"/>
          <w:szCs w:val="22"/>
          <w:highlight w:val="green"/>
        </w:rPr>
        <w:t>es</w:t>
      </w:r>
      <w:r w:rsidRPr="00D64F44">
        <w:rPr>
          <w:i w:val="0"/>
          <w:color w:val="000000" w:themeColor="text1"/>
          <w:sz w:val="20"/>
          <w:szCs w:val="22"/>
        </w:rPr>
        <w:t xml:space="preserve"> entropy vs information contained in the model. Where E is the greatest entropy value possible considering all the available information and I is the point where all available information is incorporated into the model. </w:t>
      </w:r>
      <w:r>
        <w:rPr>
          <w:i w:val="0"/>
          <w:color w:val="000000" w:themeColor="text1"/>
          <w:sz w:val="20"/>
          <w:szCs w:val="22"/>
        </w:rPr>
        <w:t xml:space="preserve">If a model contains more information than </w:t>
      </w:r>
      <w:r w:rsidRPr="00027D25">
        <w:rPr>
          <w:color w:val="000000" w:themeColor="text1"/>
          <w:sz w:val="20"/>
          <w:szCs w:val="22"/>
        </w:rPr>
        <w:t>I</w:t>
      </w:r>
      <w:r>
        <w:rPr>
          <w:color w:val="000000" w:themeColor="text1"/>
          <w:sz w:val="20"/>
          <w:szCs w:val="22"/>
        </w:rPr>
        <w:t xml:space="preserve"> </w:t>
      </w:r>
      <w:r>
        <w:rPr>
          <w:i w:val="0"/>
          <w:color w:val="000000" w:themeColor="text1"/>
          <w:sz w:val="20"/>
          <w:szCs w:val="22"/>
        </w:rPr>
        <w:t>it is making assumptions</w:t>
      </w:r>
      <w:r w:rsidRPr="00D64F44">
        <w:rPr>
          <w:i w:val="0"/>
          <w:color w:val="000000" w:themeColor="text1"/>
          <w:sz w:val="20"/>
          <w:szCs w:val="22"/>
        </w:rPr>
        <w:t xml:space="preserve"> and </w:t>
      </w:r>
      <w:r>
        <w:rPr>
          <w:i w:val="0"/>
          <w:color w:val="000000" w:themeColor="text1"/>
          <w:sz w:val="20"/>
          <w:szCs w:val="22"/>
        </w:rPr>
        <w:t xml:space="preserve">if a model contains less </w:t>
      </w:r>
      <w:r w:rsidRPr="00D64F44">
        <w:rPr>
          <w:i w:val="0"/>
          <w:color w:val="000000" w:themeColor="text1"/>
          <w:sz w:val="20"/>
          <w:szCs w:val="22"/>
        </w:rPr>
        <w:t>informat</w:t>
      </w:r>
      <w:r>
        <w:rPr>
          <w:i w:val="0"/>
          <w:color w:val="000000" w:themeColor="text1"/>
          <w:sz w:val="20"/>
          <w:szCs w:val="22"/>
        </w:rPr>
        <w:t xml:space="preserve">ion </w:t>
      </w:r>
      <w:r w:rsidRPr="00D64F44">
        <w:rPr>
          <w:i w:val="0"/>
          <w:color w:val="000000" w:themeColor="text1"/>
          <w:sz w:val="20"/>
          <w:szCs w:val="22"/>
        </w:rPr>
        <w:t xml:space="preserve">than </w:t>
      </w:r>
      <w:r>
        <w:rPr>
          <w:color w:val="000000" w:themeColor="text1"/>
          <w:sz w:val="20"/>
          <w:szCs w:val="22"/>
        </w:rPr>
        <w:t xml:space="preserve">I </w:t>
      </w:r>
      <w:r w:rsidRPr="00D64F44">
        <w:rPr>
          <w:i w:val="0"/>
          <w:color w:val="000000" w:themeColor="text1"/>
          <w:sz w:val="20"/>
          <w:szCs w:val="22"/>
        </w:rPr>
        <w:t>i</w:t>
      </w:r>
      <w:r>
        <w:rPr>
          <w:i w:val="0"/>
          <w:color w:val="000000" w:themeColor="text1"/>
          <w:sz w:val="20"/>
          <w:szCs w:val="22"/>
        </w:rPr>
        <w:t>t i</w:t>
      </w:r>
      <w:r w:rsidRPr="00D64F44">
        <w:rPr>
          <w:i w:val="0"/>
          <w:color w:val="000000" w:themeColor="text1"/>
          <w:sz w:val="20"/>
          <w:szCs w:val="22"/>
        </w:rPr>
        <w:t xml:space="preserve">s </w:t>
      </w:r>
      <w:r>
        <w:rPr>
          <w:i w:val="0"/>
          <w:color w:val="000000" w:themeColor="text1"/>
          <w:sz w:val="20"/>
          <w:szCs w:val="22"/>
        </w:rPr>
        <w:t>ignorantly not using all information available.</w:t>
      </w:r>
      <w:r w:rsidRPr="00D64F44">
        <w:rPr>
          <w:i w:val="0"/>
          <w:color w:val="000000" w:themeColor="text1"/>
          <w:sz w:val="20"/>
          <w:szCs w:val="22"/>
        </w:rPr>
        <w:t xml:space="preserve"> The point of maximum entropy is where marginal information meets marginal uncertainty.</w:t>
      </w:r>
    </w:p>
    <w:p w14:paraId="2B0482DB" w14:textId="77777777" w:rsidR="00BF4AEB" w:rsidRPr="0033795A" w:rsidRDefault="00BF4AEB" w:rsidP="00BF4AEB">
      <w:r>
        <w:t xml:space="preserve">Thus, </w:t>
      </w:r>
      <w:r w:rsidR="006D4B76">
        <w:t>MAXENT</w:t>
      </w:r>
      <w:r>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t>MAXENT</w:t>
      </w:r>
      <w:r>
        <w:t xml:space="preserve">, a uniform species distribution would be produced – essentially the null hypothesis </w:t>
      </w:r>
      <w:r>
        <w:fldChar w:fldCharType="begin"/>
      </w:r>
      <w:r w:rsidR="004D641E">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 Elith, Kearney &amp; Phillips 2010)</w:t>
      </w:r>
      <w:r>
        <w:fldChar w:fldCharType="end"/>
      </w:r>
      <w:r>
        <w:t xml:space="preserve">. </w:t>
      </w:r>
    </w:p>
    <w:p w14:paraId="671CD450" w14:textId="77777777" w:rsidR="00BF4AEB" w:rsidRDefault="00BF4AEB" w:rsidP="00BF4AEB">
      <w:pPr>
        <w:pStyle w:val="Heading3"/>
      </w:pPr>
      <w:bookmarkStart w:id="40" w:name="_Toc447826953"/>
      <w:r>
        <w:t xml:space="preserve">What is </w:t>
      </w:r>
      <w:r w:rsidR="006D4B76">
        <w:t>MAXENT</w:t>
      </w:r>
      <w:r>
        <w:t>?</w:t>
      </w:r>
      <w:bookmarkEnd w:id="40"/>
    </w:p>
    <w:p w14:paraId="5809E936" w14:textId="77777777" w:rsidR="00BF4AEB" w:rsidRDefault="00BF4AEB" w:rsidP="00BF4AEB">
      <w:r>
        <w:t>˻</w:t>
      </w:r>
      <w:proofErr w:type="spellStart"/>
      <w:r>
        <w:t>MaxEnt</w:t>
      </w:r>
      <w:proofErr w:type="spellEnd"/>
      <w:r>
        <w:t xml:space="preserve"> is a presence only, machine learning algorithm used to create habitat suitability maps based on the principle of maximum entropy </w:t>
      </w:r>
      <w:r w:rsidRPr="00AE6F76">
        <w:rPr>
          <w:color w:val="7030A0"/>
        </w:rPr>
        <w:fldChar w:fldCharType="begin"/>
      </w:r>
      <w:r w:rsidR="004D641E">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AE6F76">
        <w:rPr>
          <w:color w:val="7030A0"/>
        </w:rP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w:t>
      </w:r>
      <w:r w:rsidRPr="00AE6F76">
        <w:rPr>
          <w:color w:val="7030A0"/>
        </w:rPr>
        <w:fldChar w:fldCharType="end"/>
      </w:r>
      <w:r>
        <w:t xml:space="preserve">. </w:t>
      </w:r>
      <w:r w:rsidR="006D4B76">
        <w:t>MAXENT</w:t>
      </w:r>
      <w:r>
        <w:t xml:space="preserve"> </w:t>
      </w:r>
      <w:r w:rsidRPr="00DD2C24">
        <w:t>associates an input of</w:t>
      </w:r>
      <w:r>
        <w:rPr>
          <w:b/>
        </w:rPr>
        <w:t xml:space="preserve"> </w:t>
      </w:r>
      <w:r>
        <w:t xml:space="preserve">georeferenced presence points of a certain species with relevant environmental variables which have an influence on the distribution of a species (i.e. temperature, humidity, distance from rivers) to plot their predicted distributions across landscapes </w:t>
      </w:r>
      <w:r>
        <w:fldChar w:fldCharType="begin"/>
      </w:r>
      <w:r w:rsidR="004D641E">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fldChar w:fldCharType="separate"/>
      </w:r>
      <w:r w:rsidR="004D641E" w:rsidRPr="004D641E">
        <w:rPr>
          <w:rFonts w:ascii="Calibri" w:hAnsi="Calibri" w:cs="Times New Roman"/>
          <w:szCs w:val="24"/>
        </w:rPr>
        <w:t>(Merow, Smith &amp; Silander 2013; Särkinen, Gonzáles &amp; Knapp 2013)</w:t>
      </w:r>
      <w:r>
        <w:fldChar w:fldCharType="end"/>
      </w:r>
      <w:r>
        <w:t xml:space="preserve">. These are referred to as </w:t>
      </w:r>
      <w:r>
        <w:rPr>
          <w:i/>
        </w:rPr>
        <w:t xml:space="preserve">factors </w:t>
      </w:r>
      <w:r>
        <w:t xml:space="preserve">in </w:t>
      </w:r>
      <w:r w:rsidR="006D4B76">
        <w:t>MAXENT</w:t>
      </w:r>
      <w:r>
        <w:t xml:space="preserve"> </w:t>
      </w:r>
      <w:r>
        <w:fldChar w:fldCharType="begin"/>
      </w:r>
      <w:r w:rsidR="004D641E">
        <w:instrText xml:space="preserve"> ADDIN ZOTERO_ITEM CSL_CITATION {"citationID":"rmhpmek6","properties":{"formattedCitation":"(Lahoz Monfort 2008)","plainCitation":"(Lahoz 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 Monfort","given":"Jose Joaquin"}],"issued":{"date-parts":[["2008",9]]}}}],"schema":"https://github.com/citation-style-language/schema/raw/master/csl-citation.json"} </w:instrText>
      </w:r>
      <w:r>
        <w:fldChar w:fldCharType="separate"/>
      </w:r>
      <w:r w:rsidR="004D641E" w:rsidRPr="004D641E">
        <w:rPr>
          <w:rFonts w:ascii="Calibri" w:hAnsi="Calibri"/>
        </w:rPr>
        <w:t>(Lahoz Monfort 2008)</w:t>
      </w:r>
      <w:r>
        <w:fldChar w:fldCharType="end"/>
      </w:r>
      <w:r>
        <w:t xml:space="preserve">. ˻When doing this, </w:t>
      </w:r>
      <w:r w:rsidR="006D4B76">
        <w:t>MAXENT</w:t>
      </w:r>
      <w:r>
        <w:t xml:space="preserve"> combines the known presence points and environmental variables to determine what encompasses the species’ ecological niche, producing a potential distribution of the focus species˼ </w:t>
      </w:r>
      <w:r>
        <w:fldChar w:fldCharType="begin"/>
      </w:r>
      <w:r w:rsidR="004D641E">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Phillips, Dudík &amp; Schapire 2004; Phillips, Anderson &amp; Schapire 2006; Williams 2008; Elith, Kearney &amp; Phillips 2010; Araújo &amp; Peterson 2012)</w:t>
      </w:r>
      <w:r>
        <w:fldChar w:fldCharType="end"/>
      </w:r>
      <w:r>
        <w:t xml:space="preserve">. </w:t>
      </w:r>
    </w:p>
    <w:p w14:paraId="0F44A8E4" w14:textId="77777777" w:rsidR="00BF4AEB" w:rsidRDefault="00BF4AEB" w:rsidP="00BF4AEB">
      <w:pPr>
        <w:rPr>
          <w:b/>
        </w:rPr>
      </w:pPr>
      <w:r>
        <w:rPr>
          <w:b/>
        </w:rPr>
        <w:t>Receiver operating characteristic (ROC) analysis</w:t>
      </w:r>
    </w:p>
    <w:p w14:paraId="580FF85C" w14:textId="77777777" w:rsidR="00BF4AEB" w:rsidRPr="00A80FB3" w:rsidRDefault="00BF4AEB" w:rsidP="00BF4AEB">
      <w:r>
        <w:t xml:space="preserve">To tell whether a model produced by </w:t>
      </w:r>
      <w:r w:rsidR="006D4B76">
        <w:t>MAXENT</w:t>
      </w:r>
      <w:r>
        <w:t xml:space="preserve"> is able to predict a presence point correctly, </w:t>
      </w:r>
      <w:r w:rsidR="006D4B76">
        <w:t>MAXENT</w:t>
      </w:r>
      <w:r>
        <w:t xml:space="preserve"> conducts receiver operating characteristic (ROC) analysis </w:t>
      </w:r>
      <w:r>
        <w:fldChar w:fldCharType="begin"/>
      </w:r>
      <w:r w:rsidR="004D641E">
        <w:instrText xml:space="preserve"> ADDIN ZOTERO_ITEM CSL_CITATION {"citationID":"1ga1nmrfg4","properties":{"formattedCitation":"(Williams 2008)","plainCitation":"(Williams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rPr>
        <w:t>(Williams 2008)</w:t>
      </w:r>
      <w:r>
        <w:fldChar w:fldCharType="end"/>
      </w:r>
      <w:r>
        <w:t xml:space="preserve">. </w:t>
      </w:r>
      <w:r w:rsidRPr="00A532D7">
        <w:t xml:space="preserve">A curve is produced with sensitivity (true positives) on the </w:t>
      </w:r>
      <w:r w:rsidRPr="00A532D7">
        <w:rPr>
          <w:i/>
        </w:rPr>
        <w:t>y</w:t>
      </w:r>
      <w:r w:rsidRPr="00A532D7">
        <w:t xml:space="preserve"> axis and 1-specificity (false negatives) on the </w:t>
      </w:r>
      <w:r w:rsidRPr="00A532D7">
        <w:rPr>
          <w:i/>
        </w:rPr>
        <w:t>x</w:t>
      </w:r>
      <w:r w:rsidRPr="00A532D7">
        <w:t xml:space="preserve"> axis </w:t>
      </w:r>
      <w:r w:rsidRPr="00A532D7">
        <w:fldChar w:fldCharType="begin"/>
      </w:r>
      <w:r w:rsidR="004D641E">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A532D7">
        <w:fldChar w:fldCharType="separate"/>
      </w:r>
      <w:r w:rsidR="004D641E" w:rsidRPr="004D641E">
        <w:rPr>
          <w:rFonts w:ascii="Calibri" w:hAnsi="Calibri"/>
        </w:rPr>
        <w:t>(Phillips, Anderson &amp; Schapire 2006)</w:t>
      </w:r>
      <w:r w:rsidRPr="00A532D7">
        <w:fldChar w:fldCharType="end"/>
      </w:r>
      <w:r w:rsidRPr="00A532D7">
        <w:fldChar w:fldCharType="begin"/>
      </w:r>
      <w:r w:rsidR="004D641E">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A532D7">
        <w:fldChar w:fldCharType="end"/>
      </w:r>
      <w:r w:rsidRPr="00A532D7">
        <w:t>. The area under the curve (AUC) is measured with a value of 1 denoting no incorrect predictions and a value of 0.5 denoting predictions that are no more accurate</w:t>
      </w:r>
      <w:r>
        <w:t xml:space="preserve"> than random </w:t>
      </w:r>
      <w:r>
        <w:fldChar w:fldCharType="begin"/>
      </w:r>
      <w:r w:rsidR="004D641E">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 xml:space="preserve">(Elith </w:t>
      </w:r>
      <w:r w:rsidR="004D641E" w:rsidRPr="004D641E">
        <w:rPr>
          <w:rFonts w:ascii="Calibri" w:hAnsi="Calibri" w:cs="Times New Roman"/>
          <w:i/>
          <w:iCs/>
          <w:szCs w:val="24"/>
        </w:rPr>
        <w:t>et al.</w:t>
      </w:r>
      <w:r w:rsidR="004D641E" w:rsidRPr="004D641E">
        <w:rPr>
          <w:rFonts w:ascii="Calibri" w:hAnsi="Calibri" w:cs="Times New Roman"/>
          <w:szCs w:val="24"/>
        </w:rPr>
        <w:t xml:space="preserve"> 2006; Williams 2008)</w:t>
      </w:r>
      <w:r>
        <w:fldChar w:fldCharType="end"/>
      </w:r>
      <w:r>
        <w:t xml:space="preserve">. </w:t>
      </w:r>
    </w:p>
    <w:p w14:paraId="77B7D0D6" w14:textId="77777777" w:rsidR="00BF4AEB" w:rsidRPr="00605E56" w:rsidRDefault="00BF4AEB" w:rsidP="00BF4AEB">
      <w:pPr>
        <w:rPr>
          <w:b/>
        </w:rPr>
      </w:pPr>
      <w:r w:rsidRPr="00605E56">
        <w:rPr>
          <w:b/>
        </w:rPr>
        <w:lastRenderedPageBreak/>
        <w:t>Presence Only Data</w:t>
      </w:r>
    </w:p>
    <w:p w14:paraId="61D3A5C4" w14:textId="77777777" w:rsidR="00BF4AEB" w:rsidRDefault="00BF4AEB" w:rsidP="00BF4AEB">
      <w:r>
        <w:t xml:space="preserve">Rather than looking at presence-absence data, </w:t>
      </w:r>
      <w:r w:rsidR="006D4B76">
        <w:t>MAXENT</w:t>
      </w:r>
      <w:r>
        <w:t xml:space="preserve"> takes an input of presence-only data and converts it to presence-</w:t>
      </w:r>
      <w:proofErr w:type="spellStart"/>
      <w:r>
        <w:t>pseudoabsence</w:t>
      </w:r>
      <w:proofErr w:type="spellEnd"/>
      <w:r>
        <w:t xml:space="preserve"> data where the background areas (where no presence point is available) are considered to have an unknown presence – also known as a </w:t>
      </w:r>
      <w:proofErr w:type="spellStart"/>
      <w:r>
        <w:t>pseudoabsence</w:t>
      </w:r>
      <w:proofErr w:type="spellEnd"/>
      <w:r>
        <w:t xml:space="preserve"> </w:t>
      </w:r>
      <w:r>
        <w:fldChar w:fldCharType="begin"/>
      </w:r>
      <w:r w:rsidR="004D641E">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cs="Times New Roman"/>
          <w:szCs w:val="24"/>
        </w:rPr>
        <w:t xml:space="preserve">(Phillips, Anderson &amp; Schapire 2006; 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 This presence-</w:t>
      </w:r>
      <w:proofErr w:type="spellStart"/>
      <w:r>
        <w:t>pseudoabsence</w:t>
      </w:r>
      <w:proofErr w:type="spellEnd"/>
      <w:r>
        <w:t xml:space="preserve"> data can then be used to determine the likelihood that an unknown space is occupied or not. </w:t>
      </w:r>
    </w:p>
    <w:p w14:paraId="0F8B2C25" w14:textId="77777777" w:rsidR="00BF4AEB" w:rsidRPr="00605E56" w:rsidRDefault="00BF4AEB" w:rsidP="00BF4AEB">
      <w:r>
        <w:t xml:space="preserve">˻The documentation of accurate presence-absence data is relatively inefficient to carry out in most areas of the world. However, natural history museums and herbaria have a plethora of presence-only data˼ </w:t>
      </w:r>
      <w:r>
        <w:fldChar w:fldCharType="begin"/>
      </w:r>
      <w:r w:rsidR="004D641E">
        <w:instrText xml:space="preserve"> ADDIN ZOTERO_ITEM CSL_CITATION {"citationID":"8iO8RJM8","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Therefore, the use of presence only algorithms, like </w:t>
      </w:r>
      <w:r w:rsidR="006D4B76">
        <w:t>MAXENT</w:t>
      </w:r>
      <w:r>
        <w:t xml:space="preserve">, is realistic and relevant to conservation </w:t>
      </w:r>
      <w:r>
        <w:fldChar w:fldCharType="begin"/>
      </w:r>
      <w:r w:rsidR="004D641E">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w:t>
      </w:r>
      <w:r>
        <w:fldChar w:fldCharType="end"/>
      </w:r>
      <w:r>
        <w:t xml:space="preserve">. </w:t>
      </w:r>
      <w:r w:rsidR="006D4B76">
        <w:t>MAXENT</w:t>
      </w:r>
      <w:r>
        <w:t xml:space="preserve"> has gained a following due to its ability to produce accurate distributions based on very few (less than 100) presence only data points </w:t>
      </w:r>
      <w:r>
        <w:fldChar w:fldCharType="begin"/>
      </w:r>
      <w:r w:rsidR="004D641E">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Dudík &amp; Schapire 2004; Pearson </w:t>
      </w:r>
      <w:r w:rsidR="004D641E" w:rsidRPr="004D641E">
        <w:rPr>
          <w:rFonts w:ascii="Calibri" w:hAnsi="Calibri" w:cs="Times New Roman"/>
          <w:i/>
          <w:iCs/>
          <w:szCs w:val="24"/>
        </w:rPr>
        <w:t>et al.</w:t>
      </w:r>
      <w:r w:rsidR="004D641E" w:rsidRPr="004D641E">
        <w:rPr>
          <w:rFonts w:ascii="Calibri" w:hAnsi="Calibri" w:cs="Times New Roman"/>
          <w:szCs w:val="24"/>
        </w:rPr>
        <w:t xml:space="preserve"> 2007; Merow, Smith &amp; Silander 2013)</w:t>
      </w:r>
      <w:r>
        <w:fldChar w:fldCharType="end"/>
      </w:r>
      <w:r>
        <w:t>. This presence-</w:t>
      </w:r>
      <w:proofErr w:type="spellStart"/>
      <w:r>
        <w:t>pseudoabsence</w:t>
      </w:r>
      <w:proofErr w:type="spellEnd"/>
      <w:r>
        <w:t xml:space="preserve"> data is combined with environmental variables to produce the </w:t>
      </w:r>
      <w:r w:rsidR="006D4B76">
        <w:t>MAXENT</w:t>
      </w:r>
      <w:r>
        <w:t xml:space="preserve"> model.</w:t>
      </w:r>
    </w:p>
    <w:p w14:paraId="6929360B" w14:textId="77777777" w:rsidR="00BF4AEB" w:rsidRPr="00605E56" w:rsidRDefault="00BF4AEB" w:rsidP="00BF4AEB">
      <w:pPr>
        <w:rPr>
          <w:b/>
        </w:rPr>
      </w:pPr>
      <w:r>
        <w:rPr>
          <w:b/>
        </w:rPr>
        <w:t>Environmental variables (f</w:t>
      </w:r>
      <w:r w:rsidRPr="00605E56">
        <w:rPr>
          <w:b/>
        </w:rPr>
        <w:t>eatures</w:t>
      </w:r>
      <w:r>
        <w:rPr>
          <w:b/>
        </w:rPr>
        <w:t>)</w:t>
      </w:r>
    </w:p>
    <w:p w14:paraId="6D0B4372" w14:textId="77777777" w:rsidR="00BF4AEB" w:rsidRDefault="00BF4AEB" w:rsidP="00BF4AEB">
      <w:r>
        <w:t xml:space="preserve">Since </w:t>
      </w:r>
      <w:r w:rsidR="006D4B76">
        <w:t>MAXENT</w:t>
      </w:r>
      <w:r>
        <w:t xml:space="preserve"> attempts to find patterns in the associations between the presence points and environmental variables, careful </w:t>
      </w:r>
      <w:r>
        <w:lastRenderedPageBreak/>
        <w:t xml:space="preserve">selection of which environmental variables should be included in the model is required. It is important to exclude variables which have little or no effect on the distribution of the species in question from a </w:t>
      </w:r>
      <w:r w:rsidR="006D4B76">
        <w:t>MAXENT</w:t>
      </w:r>
      <w:r>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fldChar w:fldCharType="begin"/>
      </w:r>
      <w:r w:rsidR="004D641E">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 Hughes 2015)</w:t>
      </w:r>
      <w:r>
        <w:fldChar w:fldCharType="end"/>
      </w:r>
      <w:r>
        <w:t>.</w:t>
      </w:r>
    </w:p>
    <w:p w14:paraId="64276B7E" w14:textId="77777777" w:rsidR="00BF4AEB" w:rsidRDefault="00BF4AEB" w:rsidP="00BF4AEB">
      <w:r>
        <w:t xml:space="preserve">It is important to note that when </w:t>
      </w:r>
      <w:r w:rsidR="006D4B76">
        <w:t>MAXENT</w:t>
      </w:r>
      <w:r>
        <w:t xml:space="preserve"> is used for projecting the distribution of species into the future or studying environmental influences of a species, the feature classes (environmental variables) must be chosen carefully to create an accurate model </w:t>
      </w:r>
      <w:r>
        <w:fldChar w:fldCharType="begin"/>
      </w:r>
      <w:r w:rsidR="004D641E">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However, when </w:t>
      </w:r>
      <w:r w:rsidR="006D4B76">
        <w:t>MAXENT</w:t>
      </w:r>
      <w:r>
        <w:t xml:space="preserve"> is used for looking at the accuracy of presence points, </w:t>
      </w:r>
      <w:r w:rsidR="006D4B76">
        <w:t>MAXENT</w:t>
      </w:r>
      <w:r>
        <w:t xml:space="preserve"> can determine the most appropriate features to include in the analysis using a machine learning algorithm and so it is possible to include all reasonable layers without affecting the output </w:t>
      </w:r>
      <w:r>
        <w:fldChar w:fldCharType="begin"/>
      </w:r>
      <w:r w:rsidR="004D641E">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This process of determining which features are relevant or not is known as </w:t>
      </w:r>
      <w:proofErr w:type="spellStart"/>
      <w:r>
        <w:t>regularisation</w:t>
      </w:r>
      <w:proofErr w:type="spellEnd"/>
      <w:r>
        <w:t>.</w:t>
      </w:r>
    </w:p>
    <w:p w14:paraId="57539D02" w14:textId="77777777" w:rsidR="00BF4AEB" w:rsidRPr="00605E56" w:rsidRDefault="00BF4AEB" w:rsidP="00BF4AEB">
      <w:pPr>
        <w:rPr>
          <w:b/>
        </w:rPr>
      </w:pPr>
      <w:proofErr w:type="spellStart"/>
      <w:r w:rsidRPr="00605E56">
        <w:rPr>
          <w:b/>
        </w:rPr>
        <w:t>Regularisation</w:t>
      </w:r>
      <w:proofErr w:type="spellEnd"/>
    </w:p>
    <w:p w14:paraId="3DBB4692" w14:textId="77777777" w:rsidR="00BF4AEB" w:rsidRPr="0033795A" w:rsidRDefault="00BF4AEB" w:rsidP="00BF4AEB">
      <w:proofErr w:type="spellStart"/>
      <w:r>
        <w:t>Regularisation</w:t>
      </w:r>
      <w:proofErr w:type="spellEnd"/>
      <w:r>
        <w:t xml:space="preserve"> is the process by which </w:t>
      </w:r>
      <w:r w:rsidR="006D4B76">
        <w:t>MAXENT</w:t>
      </w:r>
      <w:r>
        <w:t xml:space="preserve"> removes the features which are not relevant to the model and </w:t>
      </w:r>
      <w:proofErr w:type="spellStart"/>
      <w:r>
        <w:t>maximises</w:t>
      </w:r>
      <w:proofErr w:type="spellEnd"/>
      <w:r>
        <w:t xml:space="preserve"> the use of the relevant ones </w:t>
      </w:r>
      <w:r>
        <w:fldChar w:fldCharType="begin"/>
      </w:r>
      <w:r w:rsidR="004D641E">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Phillips, Anderson &amp; Schapire 2006; Hastie, Tibshirani &amp; Friedman 2009; Merow, Smith &amp; Silander 2013)</w:t>
      </w:r>
      <w:r>
        <w:fldChar w:fldCharType="end"/>
      </w:r>
      <w:r>
        <w:t xml:space="preserve">. The default </w:t>
      </w:r>
      <w:proofErr w:type="spellStart"/>
      <w:r>
        <w:t>regularisation</w:t>
      </w:r>
      <w:proofErr w:type="spellEnd"/>
      <w:r>
        <w:t xml:space="preserve"> settings are adequate for most species, however more accurate regularization may be achieved with more appropriate settings </w:t>
      </w:r>
      <w:r>
        <w:fldChar w:fldCharType="begin"/>
      </w:r>
      <w:r w:rsidR="004D641E">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A greater regularization value has the effect of removing more features from the analysis. This will create a simplified model but may lack influential features </w:t>
      </w:r>
      <w:r>
        <w:fldChar w:fldCharType="begin"/>
      </w:r>
      <w:r w:rsidR="004D641E">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548F17A5" w14:textId="77777777" w:rsidR="00BF4AEB" w:rsidRDefault="00BF4AEB" w:rsidP="00BF4AEB">
      <w:pPr>
        <w:pStyle w:val="Heading3"/>
      </w:pPr>
      <w:bookmarkStart w:id="41" w:name="_Toc447826954"/>
      <w:r>
        <w:t>What can it be used for?</w:t>
      </w:r>
      <w:bookmarkEnd w:id="41"/>
    </w:p>
    <w:p w14:paraId="108AEF29" w14:textId="77777777" w:rsidR="00BF4AEB" w:rsidRDefault="00BF4AEB" w:rsidP="00BF4AEB">
      <w:r>
        <w:t xml:space="preserve">Once </w:t>
      </w:r>
      <w:r w:rsidR="006D4B76">
        <w:t>MAXENT</w:t>
      </w:r>
      <w:r>
        <w:t xml:space="preserve"> produces a distribution model, it can be useful in many ecological applications. Among them:</w:t>
      </w:r>
    </w:p>
    <w:p w14:paraId="3D059FAF" w14:textId="77777777" w:rsidR="00BF4AEB" w:rsidRDefault="00BF4AEB" w:rsidP="00BF4AEB">
      <w:pPr>
        <w:spacing w:after="0"/>
        <w:rPr>
          <w:b/>
        </w:rPr>
      </w:pPr>
      <w:r w:rsidRPr="00BC2E7B">
        <w:rPr>
          <w:b/>
        </w:rPr>
        <w:t>Assessing the possible spread of invasive species</w:t>
      </w:r>
      <w:r>
        <w:rPr>
          <w:b/>
        </w:rPr>
        <w:t xml:space="preserve"> </w:t>
      </w:r>
    </w:p>
    <w:p w14:paraId="1BCBC15C" w14:textId="77777777" w:rsidR="00BF4AEB" w:rsidRPr="00BC2E7B" w:rsidRDefault="00BF4AEB" w:rsidP="00BF4AEB">
      <w:pPr>
        <w:spacing w:after="0"/>
        <w:rPr>
          <w:b/>
        </w:rPr>
      </w:pPr>
      <w:r>
        <w:t xml:space="preserve">A distribution of the potential sites that an invasive species could move into is useful for conservationists who wish to take preventative measures to stop this spread from occurring </w:t>
      </w:r>
      <w:r>
        <w:fldChar w:fldCharType="begin"/>
      </w:r>
      <w:r w:rsidR="004D641E">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It can also be useful to assess why an invasive species has not moved into a certain area when given enough time. This knowledge may lead researchers to a weakness of the invasive species.</w:t>
      </w:r>
    </w:p>
    <w:p w14:paraId="72C5B684" w14:textId="77777777" w:rsidR="00BF4AEB" w:rsidRDefault="00BF4AEB" w:rsidP="00BF4AEB">
      <w:pPr>
        <w:spacing w:after="0"/>
      </w:pPr>
      <w:r w:rsidRPr="00BC2E7B">
        <w:rPr>
          <w:b/>
        </w:rPr>
        <w:t>Climate change outlooks for at risk species</w:t>
      </w:r>
      <w:r>
        <w:t xml:space="preserve"> </w:t>
      </w:r>
    </w:p>
    <w:p w14:paraId="25F7ECD3" w14:textId="77777777" w:rsidR="00BF4AEB" w:rsidRPr="009F7B8F" w:rsidRDefault="00BF4AEB" w:rsidP="00BF4AEB">
      <w:pPr>
        <w:spacing w:after="0"/>
      </w:pPr>
      <w:r>
        <w:t xml:space="preserve">It is common to use </w:t>
      </w:r>
      <w:r w:rsidR="006D4B76">
        <w:t>MAXENT</w:t>
      </w:r>
      <w:r>
        <w:t xml:space="preserve"> and related algorithms to make predictions about how a species will be affected by climate change. </w:t>
      </w:r>
      <w:r w:rsidR="006D4B76">
        <w:t>MAXENT</w:t>
      </w:r>
      <w:r>
        <w:t xml:space="preserve"> can be used to produce distributions that show where the species will no longer be able to inhabit once changes occur or it may show possible areas where the species may occupy in the future </w:t>
      </w:r>
      <w:r>
        <w:fldChar w:fldCharType="begin"/>
      </w:r>
      <w:r w:rsidR="004D641E">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xml:space="preserve">. It is important to note that these predictions are only accurate assuming that the species makes no adaptations to climate change and is only capable of survival in the climates it already occupies. </w:t>
      </w:r>
    </w:p>
    <w:p w14:paraId="334532B2" w14:textId="77777777" w:rsidR="00BF4AEB" w:rsidRDefault="00BF4AEB" w:rsidP="00BF4AEB">
      <w:pPr>
        <w:spacing w:after="0"/>
        <w:rPr>
          <w:b/>
        </w:rPr>
      </w:pPr>
      <w:r w:rsidRPr="00BC2E7B">
        <w:rPr>
          <w:b/>
        </w:rPr>
        <w:t>Discovering new populations of a species</w:t>
      </w:r>
      <w:r>
        <w:rPr>
          <w:b/>
        </w:rPr>
        <w:t xml:space="preserve"> </w:t>
      </w:r>
    </w:p>
    <w:p w14:paraId="00B69A8E" w14:textId="77777777" w:rsidR="00BF4AEB" w:rsidRPr="00BC2E7B" w:rsidRDefault="00BF4AEB" w:rsidP="00BF4AEB">
      <w:pPr>
        <w:spacing w:after="0"/>
        <w:rPr>
          <w:b/>
        </w:rPr>
      </w:pPr>
      <w:r>
        <w:t xml:space="preserve">It is possible for researchers to use the known data about a species to determine where it may occur in addition to currently known populations and then visit these potential sites to confirm presence </w:t>
      </w:r>
      <w:r>
        <w:fldChar w:fldCharType="begin"/>
      </w:r>
      <w:r w:rsidR="004D641E">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7853DC6D" w14:textId="77777777" w:rsidR="00BF4AEB" w:rsidRDefault="00BF4AEB" w:rsidP="00BF4AEB">
      <w:pPr>
        <w:spacing w:after="0"/>
        <w:rPr>
          <w:b/>
        </w:rPr>
      </w:pPr>
      <w:r w:rsidRPr="00BC2E7B">
        <w:rPr>
          <w:b/>
        </w:rPr>
        <w:t>Determining areas of conservation concern and the most appropriate reserve boundaries</w:t>
      </w:r>
      <w:r>
        <w:rPr>
          <w:b/>
        </w:rPr>
        <w:t xml:space="preserve"> </w:t>
      </w:r>
    </w:p>
    <w:p w14:paraId="443C2D32" w14:textId="77777777" w:rsidR="00BF4AEB" w:rsidRPr="00BC2E7B" w:rsidRDefault="00BF4AEB" w:rsidP="00BF4AEB">
      <w:pPr>
        <w:spacing w:after="0"/>
        <w:rPr>
          <w:b/>
        </w:rPr>
      </w:pPr>
      <w:r>
        <w:t xml:space="preserve">Knowledge of where a species occurs when delimiting areas to conserve or reserve boundaries is very important since conservation funding is often limited. Making a reserve too large can be an unneeded financial burden while making a reserve too small can impact the survival of the species of concern </w:t>
      </w:r>
      <w:r>
        <w:fldChar w:fldCharType="begin"/>
      </w:r>
      <w:r w:rsidR="004D641E">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539EB63F" w14:textId="77777777" w:rsidR="00BF4AEB" w:rsidRDefault="00BF4AEB" w:rsidP="00BF4AEB">
      <w:pPr>
        <w:spacing w:after="0"/>
      </w:pPr>
      <w:r w:rsidRPr="00BC2E7B">
        <w:rPr>
          <w:b/>
        </w:rPr>
        <w:t>Assessing potential areas for reintroductions and translocations</w:t>
      </w:r>
      <w:r>
        <w:t xml:space="preserve"> </w:t>
      </w:r>
    </w:p>
    <w:p w14:paraId="0AC27BFC" w14:textId="77777777" w:rsidR="00BF4AEB" w:rsidRDefault="006D4B76" w:rsidP="00BF4AEB">
      <w:pPr>
        <w:spacing w:after="0"/>
      </w:pPr>
      <w:r>
        <w:t>MAXENT</w:t>
      </w:r>
      <w:r w:rsidR="00BF4AEB">
        <w:t xml:space="preserve"> can determine new areas with suitable habitats for successful introductions. ˻As reintroductions are rarely successful˼, it is helpful to know with some certainty that there is a likelihood of success on a particular project </w:t>
      </w:r>
      <w:r w:rsidR="00BF4AEB">
        <w:fldChar w:fldCharType="begin"/>
      </w:r>
      <w:r w:rsidR="004D641E">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fldChar w:fldCharType="separate"/>
      </w:r>
      <w:r w:rsidR="004D641E" w:rsidRPr="004D641E">
        <w:rPr>
          <w:rFonts w:ascii="Calibri" w:hAnsi="Calibri" w:cs="Times New Roman"/>
          <w:szCs w:val="24"/>
        </w:rPr>
        <w:t>(Araújo &amp; Peterson 2012; Ewen, Soorae &amp; Canessa 2014)</w:t>
      </w:r>
      <w:r w:rsidR="00BF4AEB">
        <w:fldChar w:fldCharType="end"/>
      </w:r>
      <w:r w:rsidR="00BF4AEB">
        <w:t>.</w:t>
      </w:r>
    </w:p>
    <w:p w14:paraId="621B3801" w14:textId="77777777" w:rsidR="00BF4AEB" w:rsidRDefault="00BF4AEB" w:rsidP="00BF4AEB">
      <w:pPr>
        <w:pStyle w:val="Heading3"/>
      </w:pPr>
      <w:bookmarkStart w:id="42" w:name="_Toc447826955"/>
      <w:r>
        <w:t>Where it falls short…</w:t>
      </w:r>
      <w:bookmarkEnd w:id="42"/>
    </w:p>
    <w:p w14:paraId="494066D0" w14:textId="77777777" w:rsidR="00BF4AEB" w:rsidRDefault="00BF4AEB" w:rsidP="00BF4AEB">
      <w:r>
        <w:fldChar w:fldCharType="begin"/>
      </w:r>
      <w:r w:rsidR="004D641E">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Pr="0039030D">
        <w:rPr>
          <w:rFonts w:ascii="Calibri" w:hAnsi="Calibri" w:cs="Times New Roman"/>
          <w:szCs w:val="24"/>
        </w:rPr>
        <w:t>Araú</w:t>
      </w:r>
      <w:r>
        <w:rPr>
          <w:rFonts w:ascii="Calibri" w:hAnsi="Calibri" w:cs="Times New Roman"/>
          <w:szCs w:val="24"/>
        </w:rPr>
        <w:t>jo and Peterson</w:t>
      </w:r>
      <w:r w:rsidRPr="0039030D">
        <w:rPr>
          <w:rFonts w:ascii="Calibri" w:hAnsi="Calibri" w:cs="Times New Roman"/>
          <w:szCs w:val="24"/>
        </w:rPr>
        <w:t xml:space="preserve"> </w:t>
      </w:r>
      <w:r>
        <w:rPr>
          <w:rFonts w:ascii="Calibri" w:hAnsi="Calibri" w:cs="Times New Roman"/>
          <w:szCs w:val="24"/>
        </w:rPr>
        <w:t>(</w:t>
      </w:r>
      <w:r w:rsidRPr="0039030D">
        <w:rPr>
          <w:rFonts w:ascii="Calibri" w:hAnsi="Calibri" w:cs="Times New Roman"/>
          <w:szCs w:val="24"/>
        </w:rPr>
        <w:t>2012)</w:t>
      </w:r>
      <w:r>
        <w:fldChar w:fldCharType="end"/>
      </w:r>
      <w:r>
        <w:t xml:space="preserve"> argue that while a clearly stated concept and purpose of using </w:t>
      </w:r>
      <w:r w:rsidR="006D4B76">
        <w:t>MAXENT</w:t>
      </w:r>
      <w:r>
        <w:t xml:space="preserve"> can be informative and useful, it is not uncommon for the concept to be vague or unexplained leading to misinterpretation. It is simple to counteract these issues by carefully assessing the reasons for carrying out the modelling, assumptions, and what the potential results are prior to running </w:t>
      </w:r>
      <w:r w:rsidR="006D4B76">
        <w:t>MAXENT</w:t>
      </w:r>
      <w:r>
        <w:rPr>
          <w:b/>
        </w:rPr>
        <w:t xml:space="preserve"> </w:t>
      </w:r>
      <w:r>
        <w:rPr>
          <w:b/>
        </w:rPr>
        <w:fldChar w:fldCharType="begin"/>
      </w:r>
      <w:r w:rsidR="004D641E">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Pr>
          <w:b/>
        </w:rPr>
        <w:fldChar w:fldCharType="separate"/>
      </w:r>
      <w:r w:rsidR="004D641E" w:rsidRPr="004D641E">
        <w:rPr>
          <w:rFonts w:ascii="Calibri" w:hAnsi="Calibri" w:cs="Times New Roman"/>
          <w:szCs w:val="24"/>
        </w:rPr>
        <w:t>(Araújo &amp; Peterson 2012)</w:t>
      </w:r>
      <w:r>
        <w:rPr>
          <w:b/>
        </w:rPr>
        <w:fldChar w:fldCharType="end"/>
      </w:r>
      <w:r>
        <w:t xml:space="preserve">.  </w:t>
      </w:r>
    </w:p>
    <w:p w14:paraId="46B51B58" w14:textId="77777777" w:rsidR="00BF4AEB" w:rsidRDefault="00BF4AEB" w:rsidP="00BF4AEB">
      <w:r>
        <w:fldChar w:fldCharType="begin"/>
      </w:r>
      <w:r w:rsidR="004D641E">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Pr>
          <w:rFonts w:ascii="Calibri" w:hAnsi="Calibri"/>
        </w:rPr>
        <w:t>Merow et al.</w:t>
      </w:r>
      <w:r w:rsidRPr="0039030D">
        <w:rPr>
          <w:rFonts w:ascii="Calibri" w:hAnsi="Calibri"/>
        </w:rPr>
        <w:t xml:space="preserve"> </w:t>
      </w:r>
      <w:r>
        <w:rPr>
          <w:rFonts w:ascii="Calibri" w:hAnsi="Calibri"/>
        </w:rPr>
        <w:t>(</w:t>
      </w:r>
      <w:r w:rsidRPr="0039030D">
        <w:rPr>
          <w:rFonts w:ascii="Calibri" w:hAnsi="Calibri"/>
        </w:rPr>
        <w:t>2013)</w:t>
      </w:r>
      <w:r>
        <w:fldChar w:fldCharType="end"/>
      </w:r>
      <w:r>
        <w:t xml:space="preserve"> claim that researchers are often unfamiliar with </w:t>
      </w:r>
      <w:r w:rsidR="006D4B76">
        <w:t>MAXENT</w:t>
      </w:r>
      <w:r>
        <w:t xml:space="preserve"> to an appropriate level and rarely make informed decisions when choosing settings. Researchers generally choose the defaults while more appropriate settings (or even algorithms) are unknown </w:t>
      </w:r>
      <w:r>
        <w:fldChar w:fldCharType="begin"/>
      </w:r>
      <w:r w:rsidR="004D641E">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2CE6DA62" w14:textId="77777777" w:rsidR="00BF4AEB" w:rsidRPr="00605E56" w:rsidRDefault="00BF4AEB" w:rsidP="00BF4AEB">
      <w:pPr>
        <w:rPr>
          <w:b/>
        </w:rPr>
      </w:pPr>
      <w:r w:rsidRPr="00605E56">
        <w:rPr>
          <w:b/>
        </w:rPr>
        <w:t>Sampling bias</w:t>
      </w:r>
    </w:p>
    <w:p w14:paraId="2F54AC28" w14:textId="77777777" w:rsidR="00BF4AEB" w:rsidRDefault="00BF4AEB" w:rsidP="00BF4AEB">
      <w:r>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presence data from similar species to predict the presence of the target species over areas that have not been sampled </w:t>
      </w:r>
      <w:r>
        <w:fldChar w:fldCharType="begin"/>
      </w:r>
      <w:r w:rsidR="004D641E">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w:t>
      </w:r>
    </w:p>
    <w:p w14:paraId="5E5D4A1B" w14:textId="77777777" w:rsidR="00BF4AEB" w:rsidRPr="00605E56" w:rsidRDefault="00BF4AEB" w:rsidP="00BF4AEB">
      <w:pPr>
        <w:rPr>
          <w:b/>
        </w:rPr>
      </w:pPr>
      <w:r w:rsidRPr="00605E56">
        <w:rPr>
          <w:b/>
        </w:rPr>
        <w:t>Range</w:t>
      </w:r>
    </w:p>
    <w:p w14:paraId="3BF0C3E7" w14:textId="77777777" w:rsidR="00BF4AEB" w:rsidRDefault="00BF4AEB" w:rsidP="00BF4AEB">
      <w:r>
        <w:t xml:space="preserve">When setting up data before running </w:t>
      </w:r>
      <w:r w:rsidR="006D4B76">
        <w:t>MAXENT</w:t>
      </w:r>
      <w:r>
        <w:t xml:space="preserve">, it is important to choose the range of the analysis wisely. When </w:t>
      </w:r>
      <w:r w:rsidR="006D4B76">
        <w:t>MAXENT</w:t>
      </w:r>
      <w:r>
        <w:t xml:space="preserve"> is run over a larger area than the known range of a species, </w:t>
      </w:r>
      <w:r w:rsidR="006D4B76">
        <w:t>MAXENT</w:t>
      </w:r>
      <w:r>
        <w:t xml:space="preserve"> will identify suitable habitats for the species outside of the known range </w:t>
      </w:r>
      <w:r>
        <w:fldChar w:fldCharType="begin"/>
      </w:r>
      <w:r w:rsidR="004D641E">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ebber </w:t>
      </w:r>
      <w:r w:rsidR="004D641E" w:rsidRPr="004D641E">
        <w:rPr>
          <w:rFonts w:ascii="Calibri" w:hAnsi="Calibri" w:cs="Times New Roman"/>
          <w:i/>
          <w:iCs/>
          <w:szCs w:val="24"/>
        </w:rPr>
        <w:t>et al.</w:t>
      </w:r>
      <w:r w:rsidR="004D641E" w:rsidRPr="004D641E">
        <w:rPr>
          <w:rFonts w:ascii="Calibri" w:hAnsi="Calibri" w:cs="Times New Roman"/>
          <w:szCs w:val="24"/>
        </w:rPr>
        <w:t xml:space="preserve"> 2011; Barve </w:t>
      </w:r>
      <w:r w:rsidR="004D641E" w:rsidRPr="004D641E">
        <w:rPr>
          <w:rFonts w:ascii="Calibri" w:hAnsi="Calibri" w:cs="Times New Roman"/>
          <w:i/>
          <w:iCs/>
          <w:szCs w:val="24"/>
        </w:rPr>
        <w:t>et al.</w:t>
      </w:r>
      <w:r w:rsidR="004D641E" w:rsidRPr="004D641E">
        <w:rPr>
          <w:rFonts w:ascii="Calibri" w:hAnsi="Calibri" w:cs="Times New Roman"/>
          <w:szCs w:val="24"/>
        </w:rPr>
        <w:t xml:space="preserve"> 2011; Merow, Smith &amp; Silander 2013)</w:t>
      </w:r>
      <w:r>
        <w:fldChar w:fldCharType="end"/>
      </w:r>
      <w:r>
        <w:t xml:space="preserve">. Whereas running </w:t>
      </w:r>
      <w:r w:rsidR="006D4B76">
        <w:t>MAXENT</w:t>
      </w:r>
      <w:r>
        <w:t xml:space="preserve"> on a smaller area than the known range of the species will not give a representative distribution of the suitable habitat of the species. These possibilities are adequate when carrying out appropriate analysis but it is important to consider the question being asked and the goals of the analysis before setting up </w:t>
      </w:r>
      <w:r w:rsidR="006D4B76">
        <w:t>MAXENT</w:t>
      </w:r>
      <w:r>
        <w:t>.</w:t>
      </w:r>
    </w:p>
    <w:p w14:paraId="1E984372" w14:textId="77777777" w:rsidR="00BF4AEB" w:rsidRDefault="00BF4AEB" w:rsidP="00BF4AEB">
      <w:pPr>
        <w:pStyle w:val="Heading3"/>
      </w:pPr>
      <w:bookmarkStart w:id="43" w:name="_Toc447826956"/>
      <w:r>
        <w:t>Conclusions</w:t>
      </w:r>
      <w:bookmarkEnd w:id="43"/>
    </w:p>
    <w:p w14:paraId="52602DAD" w14:textId="77777777" w:rsidR="00BF4AEB" w:rsidRDefault="00BF4AEB" w:rsidP="00BF4AEB">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4EC527B4" w14:textId="77777777" w:rsidR="00965FC6" w:rsidRDefault="00965FC6" w:rsidP="00DC60F1"/>
    <w:p w14:paraId="7C9106C5" w14:textId="77777777" w:rsidR="00C937C3" w:rsidRDefault="00C937C3" w:rsidP="00DC60F1">
      <w:r>
        <w:br w:type="page"/>
      </w:r>
    </w:p>
    <w:p w14:paraId="62BDA05C" w14:textId="77777777" w:rsidR="00C937C3" w:rsidRDefault="00C937C3" w:rsidP="000A1162">
      <w:pPr>
        <w:pStyle w:val="Dis1"/>
      </w:pPr>
      <w:bookmarkStart w:id="44" w:name="_Toc447826957"/>
      <w:r>
        <w:t>Methods</w:t>
      </w:r>
      <w:bookmarkEnd w:id="44"/>
    </w:p>
    <w:p w14:paraId="1FBDDFBC" w14:textId="77777777" w:rsidR="00C937C3" w:rsidRDefault="00C937C3" w:rsidP="00DC60F1"/>
    <w:p w14:paraId="1A1C5596" w14:textId="06310B90" w:rsidR="0047645A" w:rsidRDefault="0047645A" w:rsidP="00DC60F1">
      <w:r>
        <w:t>Fig</w:t>
      </w:r>
    </w:p>
    <w:p w14:paraId="4C0C1290" w14:textId="52D2502D" w:rsidR="0047645A" w:rsidRDefault="0047645A" w:rsidP="00DC60F1">
      <w:r>
        <w:t>Aspect slope</w:t>
      </w:r>
    </w:p>
    <w:tbl>
      <w:tblPr>
        <w:tblW w:w="10104" w:type="dxa"/>
        <w:tblLook w:val="04A0" w:firstRow="1" w:lastRow="0" w:firstColumn="1" w:lastColumn="0" w:noHBand="0" w:noVBand="1"/>
      </w:tblPr>
      <w:tblGrid>
        <w:gridCol w:w="1320"/>
        <w:gridCol w:w="976"/>
        <w:gridCol w:w="976"/>
        <w:gridCol w:w="976"/>
        <w:gridCol w:w="976"/>
        <w:gridCol w:w="976"/>
        <w:gridCol w:w="976"/>
        <w:gridCol w:w="976"/>
        <w:gridCol w:w="976"/>
        <w:gridCol w:w="976"/>
      </w:tblGrid>
      <w:tr w:rsidR="003B47C6" w:rsidRPr="0047645A" w14:paraId="7AACC000" w14:textId="61DEA7E7" w:rsidTr="003B47C6">
        <w:trPr>
          <w:trHeight w:val="300"/>
        </w:trPr>
        <w:tc>
          <w:tcPr>
            <w:tcW w:w="1320" w:type="dxa"/>
            <w:tcBorders>
              <w:top w:val="nil"/>
              <w:left w:val="nil"/>
              <w:bottom w:val="nil"/>
            </w:tcBorders>
            <w:shd w:val="clear" w:color="auto" w:fill="auto"/>
            <w:noWrap/>
            <w:vAlign w:val="bottom"/>
            <w:hideMark/>
          </w:tcPr>
          <w:p w14:paraId="68D43DE4" w14:textId="77777777" w:rsidR="003B47C6" w:rsidRPr="0047645A" w:rsidRDefault="003B47C6" w:rsidP="0047645A">
            <w:pPr>
              <w:spacing w:after="0" w:line="240" w:lineRule="auto"/>
              <w:jc w:val="left"/>
              <w:rPr>
                <w:rFonts w:ascii="Times New Roman" w:eastAsia="Times New Roman" w:hAnsi="Times New Roman" w:cs="Times New Roman"/>
                <w:sz w:val="20"/>
                <w:szCs w:val="24"/>
                <w:lang w:val="en-GB" w:eastAsia="en-GB"/>
              </w:rPr>
            </w:pPr>
          </w:p>
        </w:tc>
        <w:tc>
          <w:tcPr>
            <w:tcW w:w="976" w:type="dxa"/>
            <w:tcBorders>
              <w:top w:val="nil"/>
              <w:left w:val="nil"/>
              <w:bottom w:val="single" w:sz="4" w:space="0" w:color="auto"/>
              <w:right w:val="nil"/>
            </w:tcBorders>
            <w:shd w:val="clear" w:color="auto" w:fill="auto"/>
            <w:noWrap/>
            <w:vAlign w:val="bottom"/>
            <w:hideMark/>
          </w:tcPr>
          <w:p w14:paraId="31575393"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N</w:t>
            </w:r>
          </w:p>
        </w:tc>
        <w:tc>
          <w:tcPr>
            <w:tcW w:w="976" w:type="dxa"/>
            <w:tcBorders>
              <w:top w:val="nil"/>
              <w:left w:val="nil"/>
              <w:bottom w:val="single" w:sz="4" w:space="0" w:color="auto"/>
              <w:right w:val="nil"/>
            </w:tcBorders>
            <w:shd w:val="clear" w:color="auto" w:fill="auto"/>
            <w:noWrap/>
            <w:vAlign w:val="bottom"/>
            <w:hideMark/>
          </w:tcPr>
          <w:p w14:paraId="7E2DED57"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NE</w:t>
            </w:r>
          </w:p>
        </w:tc>
        <w:tc>
          <w:tcPr>
            <w:tcW w:w="976" w:type="dxa"/>
            <w:tcBorders>
              <w:top w:val="nil"/>
              <w:left w:val="nil"/>
              <w:bottom w:val="single" w:sz="4" w:space="0" w:color="auto"/>
              <w:right w:val="nil"/>
            </w:tcBorders>
            <w:shd w:val="clear" w:color="auto" w:fill="auto"/>
            <w:noWrap/>
            <w:vAlign w:val="bottom"/>
            <w:hideMark/>
          </w:tcPr>
          <w:p w14:paraId="42F712A0"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E</w:t>
            </w:r>
          </w:p>
        </w:tc>
        <w:tc>
          <w:tcPr>
            <w:tcW w:w="976" w:type="dxa"/>
            <w:tcBorders>
              <w:top w:val="nil"/>
              <w:left w:val="nil"/>
              <w:bottom w:val="single" w:sz="4" w:space="0" w:color="auto"/>
              <w:right w:val="nil"/>
            </w:tcBorders>
            <w:shd w:val="clear" w:color="auto" w:fill="auto"/>
            <w:noWrap/>
            <w:vAlign w:val="bottom"/>
            <w:hideMark/>
          </w:tcPr>
          <w:p w14:paraId="1B924CE2"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SE</w:t>
            </w:r>
          </w:p>
        </w:tc>
        <w:tc>
          <w:tcPr>
            <w:tcW w:w="976" w:type="dxa"/>
            <w:tcBorders>
              <w:top w:val="nil"/>
              <w:left w:val="nil"/>
              <w:bottom w:val="single" w:sz="4" w:space="0" w:color="auto"/>
              <w:right w:val="nil"/>
            </w:tcBorders>
            <w:shd w:val="clear" w:color="auto" w:fill="auto"/>
            <w:noWrap/>
            <w:vAlign w:val="bottom"/>
            <w:hideMark/>
          </w:tcPr>
          <w:p w14:paraId="569C3BE3"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S</w:t>
            </w:r>
          </w:p>
        </w:tc>
        <w:tc>
          <w:tcPr>
            <w:tcW w:w="976" w:type="dxa"/>
            <w:tcBorders>
              <w:top w:val="nil"/>
              <w:left w:val="nil"/>
              <w:bottom w:val="single" w:sz="4" w:space="0" w:color="auto"/>
              <w:right w:val="nil"/>
            </w:tcBorders>
            <w:shd w:val="clear" w:color="auto" w:fill="auto"/>
            <w:noWrap/>
            <w:vAlign w:val="bottom"/>
            <w:hideMark/>
          </w:tcPr>
          <w:p w14:paraId="42B25FBD"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SW</w:t>
            </w:r>
          </w:p>
        </w:tc>
        <w:tc>
          <w:tcPr>
            <w:tcW w:w="976" w:type="dxa"/>
            <w:tcBorders>
              <w:top w:val="nil"/>
              <w:left w:val="nil"/>
              <w:bottom w:val="single" w:sz="4" w:space="0" w:color="auto"/>
              <w:right w:val="nil"/>
            </w:tcBorders>
            <w:shd w:val="clear" w:color="auto" w:fill="auto"/>
            <w:noWrap/>
            <w:vAlign w:val="bottom"/>
            <w:hideMark/>
          </w:tcPr>
          <w:p w14:paraId="500F9B31"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W</w:t>
            </w:r>
          </w:p>
        </w:tc>
        <w:tc>
          <w:tcPr>
            <w:tcW w:w="976" w:type="dxa"/>
            <w:tcBorders>
              <w:top w:val="nil"/>
              <w:left w:val="nil"/>
              <w:bottom w:val="single" w:sz="4" w:space="0" w:color="auto"/>
              <w:right w:val="nil"/>
            </w:tcBorders>
            <w:shd w:val="clear" w:color="auto" w:fill="auto"/>
            <w:noWrap/>
            <w:vAlign w:val="bottom"/>
            <w:hideMark/>
          </w:tcPr>
          <w:p w14:paraId="01C19639"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NW</w:t>
            </w:r>
          </w:p>
        </w:tc>
        <w:tc>
          <w:tcPr>
            <w:tcW w:w="976" w:type="dxa"/>
            <w:tcBorders>
              <w:top w:val="nil"/>
              <w:left w:val="nil"/>
              <w:bottom w:val="single" w:sz="4" w:space="0" w:color="auto"/>
              <w:right w:val="nil"/>
            </w:tcBorders>
          </w:tcPr>
          <w:p w14:paraId="35DC32F1" w14:textId="1CD125D0"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Pr>
                <w:rFonts w:ascii="Calibri" w:eastAsia="Times New Roman" w:hAnsi="Calibri" w:cs="Times New Roman"/>
                <w:color w:val="000000"/>
                <w:sz w:val="22"/>
                <w:lang w:val="en-GB" w:eastAsia="en-GB"/>
              </w:rPr>
              <w:t>Aspect</w:t>
            </w:r>
          </w:p>
        </w:tc>
      </w:tr>
      <w:tr w:rsidR="003B47C6" w:rsidRPr="0047645A" w14:paraId="150964ED" w14:textId="5B9B2236" w:rsidTr="003B47C6">
        <w:trPr>
          <w:trHeight w:val="300"/>
        </w:trPr>
        <w:tc>
          <w:tcPr>
            <w:tcW w:w="1320" w:type="dxa"/>
            <w:tcBorders>
              <w:top w:val="nil"/>
              <w:left w:val="nil"/>
              <w:bottom w:val="nil"/>
              <w:right w:val="single" w:sz="4" w:space="0" w:color="auto"/>
            </w:tcBorders>
            <w:shd w:val="clear" w:color="auto" w:fill="auto"/>
            <w:noWrap/>
            <w:vAlign w:val="bottom"/>
            <w:hideMark/>
          </w:tcPr>
          <w:p w14:paraId="504EC227"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0-5</w:t>
            </w:r>
          </w:p>
        </w:tc>
        <w:tc>
          <w:tcPr>
            <w:tcW w:w="976" w:type="dxa"/>
            <w:tcBorders>
              <w:top w:val="single" w:sz="4" w:space="0" w:color="auto"/>
              <w:left w:val="single" w:sz="4" w:space="0" w:color="auto"/>
              <w:bottom w:val="nil"/>
              <w:right w:val="nil"/>
            </w:tcBorders>
            <w:shd w:val="clear" w:color="auto" w:fill="auto"/>
            <w:noWrap/>
            <w:vAlign w:val="bottom"/>
            <w:hideMark/>
          </w:tcPr>
          <w:p w14:paraId="787B3033"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1</w:t>
            </w:r>
          </w:p>
        </w:tc>
        <w:tc>
          <w:tcPr>
            <w:tcW w:w="976" w:type="dxa"/>
            <w:tcBorders>
              <w:top w:val="single" w:sz="4" w:space="0" w:color="auto"/>
              <w:left w:val="nil"/>
              <w:bottom w:val="nil"/>
              <w:right w:val="nil"/>
            </w:tcBorders>
            <w:shd w:val="clear" w:color="auto" w:fill="auto"/>
            <w:noWrap/>
            <w:vAlign w:val="bottom"/>
            <w:hideMark/>
          </w:tcPr>
          <w:p w14:paraId="28F51328"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2</w:t>
            </w:r>
          </w:p>
        </w:tc>
        <w:tc>
          <w:tcPr>
            <w:tcW w:w="976" w:type="dxa"/>
            <w:tcBorders>
              <w:top w:val="single" w:sz="4" w:space="0" w:color="auto"/>
              <w:left w:val="nil"/>
              <w:bottom w:val="nil"/>
              <w:right w:val="nil"/>
            </w:tcBorders>
            <w:shd w:val="clear" w:color="auto" w:fill="auto"/>
            <w:noWrap/>
            <w:vAlign w:val="bottom"/>
            <w:hideMark/>
          </w:tcPr>
          <w:p w14:paraId="5CECBE78"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3</w:t>
            </w:r>
          </w:p>
        </w:tc>
        <w:tc>
          <w:tcPr>
            <w:tcW w:w="976" w:type="dxa"/>
            <w:tcBorders>
              <w:top w:val="single" w:sz="4" w:space="0" w:color="auto"/>
              <w:left w:val="nil"/>
              <w:bottom w:val="nil"/>
              <w:right w:val="nil"/>
            </w:tcBorders>
            <w:shd w:val="clear" w:color="auto" w:fill="auto"/>
            <w:noWrap/>
            <w:vAlign w:val="bottom"/>
            <w:hideMark/>
          </w:tcPr>
          <w:p w14:paraId="0153F2BD"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4</w:t>
            </w:r>
          </w:p>
        </w:tc>
        <w:tc>
          <w:tcPr>
            <w:tcW w:w="976" w:type="dxa"/>
            <w:tcBorders>
              <w:top w:val="single" w:sz="4" w:space="0" w:color="auto"/>
              <w:left w:val="nil"/>
              <w:bottom w:val="nil"/>
              <w:right w:val="nil"/>
            </w:tcBorders>
            <w:shd w:val="clear" w:color="auto" w:fill="auto"/>
            <w:noWrap/>
            <w:vAlign w:val="bottom"/>
            <w:hideMark/>
          </w:tcPr>
          <w:p w14:paraId="0C93FAC7"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5</w:t>
            </w:r>
          </w:p>
        </w:tc>
        <w:tc>
          <w:tcPr>
            <w:tcW w:w="976" w:type="dxa"/>
            <w:tcBorders>
              <w:top w:val="single" w:sz="4" w:space="0" w:color="auto"/>
              <w:left w:val="nil"/>
              <w:bottom w:val="nil"/>
              <w:right w:val="nil"/>
            </w:tcBorders>
            <w:shd w:val="clear" w:color="auto" w:fill="auto"/>
            <w:noWrap/>
            <w:vAlign w:val="bottom"/>
            <w:hideMark/>
          </w:tcPr>
          <w:p w14:paraId="24086E07"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6</w:t>
            </w:r>
          </w:p>
        </w:tc>
        <w:tc>
          <w:tcPr>
            <w:tcW w:w="976" w:type="dxa"/>
            <w:tcBorders>
              <w:top w:val="single" w:sz="4" w:space="0" w:color="auto"/>
              <w:left w:val="nil"/>
              <w:bottom w:val="nil"/>
              <w:right w:val="nil"/>
            </w:tcBorders>
            <w:shd w:val="clear" w:color="auto" w:fill="auto"/>
            <w:noWrap/>
            <w:vAlign w:val="bottom"/>
            <w:hideMark/>
          </w:tcPr>
          <w:p w14:paraId="7271B754"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7</w:t>
            </w:r>
          </w:p>
        </w:tc>
        <w:tc>
          <w:tcPr>
            <w:tcW w:w="976" w:type="dxa"/>
            <w:tcBorders>
              <w:top w:val="single" w:sz="4" w:space="0" w:color="auto"/>
              <w:left w:val="nil"/>
              <w:bottom w:val="nil"/>
              <w:right w:val="nil"/>
            </w:tcBorders>
            <w:shd w:val="clear" w:color="auto" w:fill="auto"/>
            <w:noWrap/>
            <w:vAlign w:val="bottom"/>
            <w:hideMark/>
          </w:tcPr>
          <w:p w14:paraId="0F92FD3A"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8</w:t>
            </w:r>
          </w:p>
        </w:tc>
        <w:tc>
          <w:tcPr>
            <w:tcW w:w="976" w:type="dxa"/>
            <w:tcBorders>
              <w:top w:val="single" w:sz="4" w:space="0" w:color="auto"/>
              <w:left w:val="nil"/>
              <w:bottom w:val="nil"/>
              <w:right w:val="nil"/>
            </w:tcBorders>
          </w:tcPr>
          <w:p w14:paraId="697C6993"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r>
      <w:tr w:rsidR="003B47C6" w:rsidRPr="0047645A" w14:paraId="37C4772D" w14:textId="64EB252F" w:rsidTr="003B47C6">
        <w:trPr>
          <w:trHeight w:val="300"/>
        </w:trPr>
        <w:tc>
          <w:tcPr>
            <w:tcW w:w="1320" w:type="dxa"/>
            <w:tcBorders>
              <w:top w:val="nil"/>
              <w:left w:val="nil"/>
              <w:bottom w:val="nil"/>
              <w:right w:val="single" w:sz="4" w:space="0" w:color="auto"/>
            </w:tcBorders>
            <w:shd w:val="clear" w:color="auto" w:fill="auto"/>
            <w:noWrap/>
            <w:vAlign w:val="bottom"/>
            <w:hideMark/>
          </w:tcPr>
          <w:p w14:paraId="24719D2F"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6-20</w:t>
            </w:r>
          </w:p>
        </w:tc>
        <w:tc>
          <w:tcPr>
            <w:tcW w:w="976" w:type="dxa"/>
            <w:tcBorders>
              <w:top w:val="nil"/>
              <w:left w:val="single" w:sz="4" w:space="0" w:color="auto"/>
              <w:bottom w:val="nil"/>
              <w:right w:val="nil"/>
            </w:tcBorders>
            <w:shd w:val="clear" w:color="auto" w:fill="auto"/>
            <w:noWrap/>
            <w:vAlign w:val="bottom"/>
            <w:hideMark/>
          </w:tcPr>
          <w:p w14:paraId="35A7D9AF"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1</w:t>
            </w:r>
          </w:p>
        </w:tc>
        <w:tc>
          <w:tcPr>
            <w:tcW w:w="976" w:type="dxa"/>
            <w:tcBorders>
              <w:top w:val="nil"/>
              <w:left w:val="nil"/>
              <w:bottom w:val="nil"/>
              <w:right w:val="nil"/>
            </w:tcBorders>
            <w:shd w:val="clear" w:color="auto" w:fill="auto"/>
            <w:noWrap/>
            <w:vAlign w:val="bottom"/>
            <w:hideMark/>
          </w:tcPr>
          <w:p w14:paraId="0356DE9A"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2</w:t>
            </w:r>
          </w:p>
        </w:tc>
        <w:tc>
          <w:tcPr>
            <w:tcW w:w="976" w:type="dxa"/>
            <w:tcBorders>
              <w:top w:val="nil"/>
              <w:left w:val="nil"/>
              <w:bottom w:val="nil"/>
              <w:right w:val="nil"/>
            </w:tcBorders>
            <w:shd w:val="clear" w:color="auto" w:fill="auto"/>
            <w:noWrap/>
            <w:vAlign w:val="bottom"/>
            <w:hideMark/>
          </w:tcPr>
          <w:p w14:paraId="36A66D1F"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3</w:t>
            </w:r>
          </w:p>
        </w:tc>
        <w:tc>
          <w:tcPr>
            <w:tcW w:w="976" w:type="dxa"/>
            <w:tcBorders>
              <w:top w:val="nil"/>
              <w:left w:val="nil"/>
              <w:bottom w:val="nil"/>
              <w:right w:val="nil"/>
            </w:tcBorders>
            <w:shd w:val="clear" w:color="auto" w:fill="auto"/>
            <w:noWrap/>
            <w:vAlign w:val="bottom"/>
            <w:hideMark/>
          </w:tcPr>
          <w:p w14:paraId="29B51A6D"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4</w:t>
            </w:r>
          </w:p>
        </w:tc>
        <w:tc>
          <w:tcPr>
            <w:tcW w:w="976" w:type="dxa"/>
            <w:tcBorders>
              <w:top w:val="nil"/>
              <w:left w:val="nil"/>
              <w:bottom w:val="nil"/>
              <w:right w:val="nil"/>
            </w:tcBorders>
            <w:shd w:val="clear" w:color="auto" w:fill="auto"/>
            <w:noWrap/>
            <w:vAlign w:val="bottom"/>
            <w:hideMark/>
          </w:tcPr>
          <w:p w14:paraId="23C38B1C"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5</w:t>
            </w:r>
          </w:p>
        </w:tc>
        <w:tc>
          <w:tcPr>
            <w:tcW w:w="976" w:type="dxa"/>
            <w:tcBorders>
              <w:top w:val="nil"/>
              <w:left w:val="nil"/>
              <w:bottom w:val="nil"/>
              <w:right w:val="nil"/>
            </w:tcBorders>
            <w:shd w:val="clear" w:color="auto" w:fill="auto"/>
            <w:noWrap/>
            <w:vAlign w:val="bottom"/>
            <w:hideMark/>
          </w:tcPr>
          <w:p w14:paraId="1FBC7DE7"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6</w:t>
            </w:r>
          </w:p>
        </w:tc>
        <w:tc>
          <w:tcPr>
            <w:tcW w:w="976" w:type="dxa"/>
            <w:tcBorders>
              <w:top w:val="nil"/>
              <w:left w:val="nil"/>
              <w:bottom w:val="nil"/>
              <w:right w:val="nil"/>
            </w:tcBorders>
            <w:shd w:val="clear" w:color="auto" w:fill="auto"/>
            <w:noWrap/>
            <w:vAlign w:val="bottom"/>
            <w:hideMark/>
          </w:tcPr>
          <w:p w14:paraId="1D36BA65"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7</w:t>
            </w:r>
          </w:p>
        </w:tc>
        <w:tc>
          <w:tcPr>
            <w:tcW w:w="976" w:type="dxa"/>
            <w:tcBorders>
              <w:top w:val="nil"/>
              <w:left w:val="nil"/>
              <w:bottom w:val="nil"/>
              <w:right w:val="nil"/>
            </w:tcBorders>
            <w:shd w:val="clear" w:color="auto" w:fill="auto"/>
            <w:noWrap/>
            <w:vAlign w:val="bottom"/>
            <w:hideMark/>
          </w:tcPr>
          <w:p w14:paraId="5799865D"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8</w:t>
            </w:r>
          </w:p>
        </w:tc>
        <w:tc>
          <w:tcPr>
            <w:tcW w:w="976" w:type="dxa"/>
            <w:tcBorders>
              <w:top w:val="nil"/>
              <w:left w:val="nil"/>
              <w:bottom w:val="nil"/>
              <w:right w:val="nil"/>
            </w:tcBorders>
          </w:tcPr>
          <w:p w14:paraId="2BFE74C9"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r>
      <w:tr w:rsidR="003B47C6" w:rsidRPr="0047645A" w14:paraId="3291E513" w14:textId="5BD30E65" w:rsidTr="003B47C6">
        <w:trPr>
          <w:trHeight w:val="300"/>
        </w:trPr>
        <w:tc>
          <w:tcPr>
            <w:tcW w:w="1320" w:type="dxa"/>
            <w:tcBorders>
              <w:top w:val="nil"/>
              <w:left w:val="nil"/>
              <w:bottom w:val="nil"/>
              <w:right w:val="single" w:sz="4" w:space="0" w:color="auto"/>
            </w:tcBorders>
            <w:shd w:val="clear" w:color="auto" w:fill="auto"/>
            <w:noWrap/>
            <w:vAlign w:val="bottom"/>
            <w:hideMark/>
          </w:tcPr>
          <w:p w14:paraId="071CC794"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1-40</w:t>
            </w:r>
          </w:p>
        </w:tc>
        <w:tc>
          <w:tcPr>
            <w:tcW w:w="976" w:type="dxa"/>
            <w:tcBorders>
              <w:top w:val="nil"/>
              <w:left w:val="single" w:sz="4" w:space="0" w:color="auto"/>
              <w:bottom w:val="nil"/>
              <w:right w:val="nil"/>
            </w:tcBorders>
            <w:shd w:val="clear" w:color="auto" w:fill="auto"/>
            <w:noWrap/>
            <w:vAlign w:val="bottom"/>
            <w:hideMark/>
          </w:tcPr>
          <w:p w14:paraId="76211E27"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1</w:t>
            </w:r>
          </w:p>
        </w:tc>
        <w:tc>
          <w:tcPr>
            <w:tcW w:w="976" w:type="dxa"/>
            <w:tcBorders>
              <w:top w:val="nil"/>
              <w:left w:val="nil"/>
              <w:bottom w:val="nil"/>
              <w:right w:val="nil"/>
            </w:tcBorders>
            <w:shd w:val="clear" w:color="auto" w:fill="auto"/>
            <w:noWrap/>
            <w:vAlign w:val="bottom"/>
            <w:hideMark/>
          </w:tcPr>
          <w:p w14:paraId="6F8EB082"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2</w:t>
            </w:r>
          </w:p>
        </w:tc>
        <w:tc>
          <w:tcPr>
            <w:tcW w:w="976" w:type="dxa"/>
            <w:tcBorders>
              <w:top w:val="nil"/>
              <w:left w:val="nil"/>
              <w:bottom w:val="nil"/>
              <w:right w:val="nil"/>
            </w:tcBorders>
            <w:shd w:val="clear" w:color="auto" w:fill="auto"/>
            <w:noWrap/>
            <w:vAlign w:val="bottom"/>
            <w:hideMark/>
          </w:tcPr>
          <w:p w14:paraId="50164C42"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3</w:t>
            </w:r>
          </w:p>
        </w:tc>
        <w:tc>
          <w:tcPr>
            <w:tcW w:w="976" w:type="dxa"/>
            <w:tcBorders>
              <w:top w:val="nil"/>
              <w:left w:val="nil"/>
              <w:bottom w:val="nil"/>
              <w:right w:val="nil"/>
            </w:tcBorders>
            <w:shd w:val="clear" w:color="auto" w:fill="auto"/>
            <w:noWrap/>
            <w:vAlign w:val="bottom"/>
            <w:hideMark/>
          </w:tcPr>
          <w:p w14:paraId="02786283"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4</w:t>
            </w:r>
          </w:p>
        </w:tc>
        <w:tc>
          <w:tcPr>
            <w:tcW w:w="976" w:type="dxa"/>
            <w:tcBorders>
              <w:top w:val="nil"/>
              <w:left w:val="nil"/>
              <w:bottom w:val="nil"/>
              <w:right w:val="nil"/>
            </w:tcBorders>
            <w:shd w:val="clear" w:color="auto" w:fill="auto"/>
            <w:noWrap/>
            <w:vAlign w:val="bottom"/>
            <w:hideMark/>
          </w:tcPr>
          <w:p w14:paraId="5F67E998"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5</w:t>
            </w:r>
          </w:p>
        </w:tc>
        <w:tc>
          <w:tcPr>
            <w:tcW w:w="976" w:type="dxa"/>
            <w:tcBorders>
              <w:top w:val="nil"/>
              <w:left w:val="nil"/>
              <w:bottom w:val="nil"/>
              <w:right w:val="nil"/>
            </w:tcBorders>
            <w:shd w:val="clear" w:color="auto" w:fill="auto"/>
            <w:noWrap/>
            <w:vAlign w:val="bottom"/>
            <w:hideMark/>
          </w:tcPr>
          <w:p w14:paraId="30795A4B"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6</w:t>
            </w:r>
          </w:p>
        </w:tc>
        <w:tc>
          <w:tcPr>
            <w:tcW w:w="976" w:type="dxa"/>
            <w:tcBorders>
              <w:top w:val="nil"/>
              <w:left w:val="nil"/>
              <w:bottom w:val="nil"/>
              <w:right w:val="nil"/>
            </w:tcBorders>
            <w:shd w:val="clear" w:color="auto" w:fill="auto"/>
            <w:noWrap/>
            <w:vAlign w:val="bottom"/>
            <w:hideMark/>
          </w:tcPr>
          <w:p w14:paraId="3A89B335"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7</w:t>
            </w:r>
          </w:p>
        </w:tc>
        <w:tc>
          <w:tcPr>
            <w:tcW w:w="976" w:type="dxa"/>
            <w:tcBorders>
              <w:top w:val="nil"/>
              <w:left w:val="nil"/>
              <w:bottom w:val="nil"/>
              <w:right w:val="nil"/>
            </w:tcBorders>
            <w:shd w:val="clear" w:color="auto" w:fill="auto"/>
            <w:noWrap/>
            <w:vAlign w:val="bottom"/>
            <w:hideMark/>
          </w:tcPr>
          <w:p w14:paraId="4FACC86D"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8</w:t>
            </w:r>
          </w:p>
        </w:tc>
        <w:tc>
          <w:tcPr>
            <w:tcW w:w="976" w:type="dxa"/>
            <w:tcBorders>
              <w:top w:val="nil"/>
              <w:left w:val="nil"/>
              <w:bottom w:val="nil"/>
              <w:right w:val="nil"/>
            </w:tcBorders>
          </w:tcPr>
          <w:p w14:paraId="4ADC2E8E"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r>
      <w:tr w:rsidR="003B47C6" w:rsidRPr="0047645A" w14:paraId="31FF390B" w14:textId="7BF2CCB5" w:rsidTr="003B47C6">
        <w:trPr>
          <w:trHeight w:val="300"/>
        </w:trPr>
        <w:tc>
          <w:tcPr>
            <w:tcW w:w="1320" w:type="dxa"/>
            <w:tcBorders>
              <w:top w:val="nil"/>
              <w:left w:val="nil"/>
              <w:bottom w:val="nil"/>
              <w:right w:val="single" w:sz="4" w:space="0" w:color="auto"/>
            </w:tcBorders>
            <w:shd w:val="clear" w:color="auto" w:fill="auto"/>
            <w:noWrap/>
            <w:vAlign w:val="bottom"/>
            <w:hideMark/>
          </w:tcPr>
          <w:p w14:paraId="220DDDD3" w14:textId="25303BCD" w:rsidR="003B47C6" w:rsidRPr="0047645A" w:rsidRDefault="003B47C6" w:rsidP="003B47C6">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1-</w:t>
            </w:r>
            <w:r>
              <w:rPr>
                <w:rFonts w:ascii="Calibri" w:eastAsia="Times New Roman" w:hAnsi="Calibri" w:cs="Times New Roman"/>
                <w:color w:val="000000"/>
                <w:sz w:val="22"/>
                <w:lang w:val="en-GB" w:eastAsia="en-GB"/>
              </w:rPr>
              <w:t>∞</w:t>
            </w:r>
          </w:p>
        </w:tc>
        <w:tc>
          <w:tcPr>
            <w:tcW w:w="976" w:type="dxa"/>
            <w:tcBorders>
              <w:top w:val="nil"/>
              <w:left w:val="single" w:sz="4" w:space="0" w:color="auto"/>
              <w:bottom w:val="nil"/>
              <w:right w:val="nil"/>
            </w:tcBorders>
            <w:shd w:val="clear" w:color="auto" w:fill="auto"/>
            <w:noWrap/>
            <w:vAlign w:val="bottom"/>
            <w:hideMark/>
          </w:tcPr>
          <w:p w14:paraId="0903ABEA"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1</w:t>
            </w:r>
          </w:p>
        </w:tc>
        <w:tc>
          <w:tcPr>
            <w:tcW w:w="976" w:type="dxa"/>
            <w:tcBorders>
              <w:top w:val="nil"/>
              <w:left w:val="nil"/>
              <w:bottom w:val="nil"/>
              <w:right w:val="nil"/>
            </w:tcBorders>
            <w:shd w:val="clear" w:color="auto" w:fill="auto"/>
            <w:noWrap/>
            <w:vAlign w:val="bottom"/>
            <w:hideMark/>
          </w:tcPr>
          <w:p w14:paraId="6CE6F5B0"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2</w:t>
            </w:r>
          </w:p>
        </w:tc>
        <w:tc>
          <w:tcPr>
            <w:tcW w:w="976" w:type="dxa"/>
            <w:tcBorders>
              <w:top w:val="nil"/>
              <w:left w:val="nil"/>
              <w:bottom w:val="nil"/>
              <w:right w:val="nil"/>
            </w:tcBorders>
            <w:shd w:val="clear" w:color="auto" w:fill="auto"/>
            <w:noWrap/>
            <w:vAlign w:val="bottom"/>
            <w:hideMark/>
          </w:tcPr>
          <w:p w14:paraId="736C5E4A"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3</w:t>
            </w:r>
          </w:p>
        </w:tc>
        <w:tc>
          <w:tcPr>
            <w:tcW w:w="976" w:type="dxa"/>
            <w:tcBorders>
              <w:top w:val="nil"/>
              <w:left w:val="nil"/>
              <w:bottom w:val="nil"/>
              <w:right w:val="nil"/>
            </w:tcBorders>
            <w:shd w:val="clear" w:color="auto" w:fill="auto"/>
            <w:noWrap/>
            <w:vAlign w:val="bottom"/>
            <w:hideMark/>
          </w:tcPr>
          <w:p w14:paraId="1F6A38BE"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4</w:t>
            </w:r>
          </w:p>
        </w:tc>
        <w:tc>
          <w:tcPr>
            <w:tcW w:w="976" w:type="dxa"/>
            <w:tcBorders>
              <w:top w:val="nil"/>
              <w:left w:val="nil"/>
              <w:bottom w:val="nil"/>
              <w:right w:val="nil"/>
            </w:tcBorders>
            <w:shd w:val="clear" w:color="auto" w:fill="auto"/>
            <w:noWrap/>
            <w:vAlign w:val="bottom"/>
            <w:hideMark/>
          </w:tcPr>
          <w:p w14:paraId="490F8E3D"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5</w:t>
            </w:r>
          </w:p>
        </w:tc>
        <w:tc>
          <w:tcPr>
            <w:tcW w:w="976" w:type="dxa"/>
            <w:tcBorders>
              <w:top w:val="nil"/>
              <w:left w:val="nil"/>
              <w:bottom w:val="nil"/>
              <w:right w:val="nil"/>
            </w:tcBorders>
            <w:shd w:val="clear" w:color="auto" w:fill="auto"/>
            <w:noWrap/>
            <w:vAlign w:val="bottom"/>
            <w:hideMark/>
          </w:tcPr>
          <w:p w14:paraId="74D0A35B"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6</w:t>
            </w:r>
          </w:p>
        </w:tc>
        <w:tc>
          <w:tcPr>
            <w:tcW w:w="976" w:type="dxa"/>
            <w:tcBorders>
              <w:top w:val="nil"/>
              <w:left w:val="nil"/>
              <w:bottom w:val="nil"/>
              <w:right w:val="nil"/>
            </w:tcBorders>
            <w:shd w:val="clear" w:color="auto" w:fill="auto"/>
            <w:noWrap/>
            <w:vAlign w:val="bottom"/>
            <w:hideMark/>
          </w:tcPr>
          <w:p w14:paraId="0317DB2A"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7</w:t>
            </w:r>
          </w:p>
        </w:tc>
        <w:tc>
          <w:tcPr>
            <w:tcW w:w="976" w:type="dxa"/>
            <w:tcBorders>
              <w:top w:val="nil"/>
              <w:left w:val="nil"/>
              <w:bottom w:val="nil"/>
              <w:right w:val="nil"/>
            </w:tcBorders>
            <w:shd w:val="clear" w:color="auto" w:fill="auto"/>
            <w:noWrap/>
            <w:vAlign w:val="bottom"/>
            <w:hideMark/>
          </w:tcPr>
          <w:p w14:paraId="453F8C89"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8</w:t>
            </w:r>
          </w:p>
        </w:tc>
        <w:tc>
          <w:tcPr>
            <w:tcW w:w="976" w:type="dxa"/>
            <w:tcBorders>
              <w:top w:val="nil"/>
              <w:left w:val="nil"/>
              <w:bottom w:val="nil"/>
              <w:right w:val="nil"/>
            </w:tcBorders>
          </w:tcPr>
          <w:p w14:paraId="2CA434C4"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r>
      <w:tr w:rsidR="003B47C6" w:rsidRPr="0047645A" w14:paraId="75CDDF24" w14:textId="3289042B" w:rsidTr="003B47C6">
        <w:trPr>
          <w:trHeight w:val="300"/>
        </w:trPr>
        <w:tc>
          <w:tcPr>
            <w:tcW w:w="1320" w:type="dxa"/>
            <w:tcBorders>
              <w:top w:val="nil"/>
              <w:left w:val="nil"/>
              <w:bottom w:val="nil"/>
              <w:right w:val="single" w:sz="4" w:space="0" w:color="auto"/>
            </w:tcBorders>
            <w:shd w:val="clear" w:color="auto" w:fill="auto"/>
            <w:noWrap/>
            <w:vAlign w:val="bottom"/>
          </w:tcPr>
          <w:p w14:paraId="53E9C70C" w14:textId="75F65805" w:rsidR="003B47C6" w:rsidRPr="0047645A" w:rsidRDefault="003B47C6" w:rsidP="003B47C6">
            <w:pPr>
              <w:spacing w:after="0" w:line="240" w:lineRule="auto"/>
              <w:jc w:val="center"/>
              <w:rPr>
                <w:rFonts w:ascii="Calibri" w:eastAsia="Times New Roman" w:hAnsi="Calibri" w:cs="Times New Roman"/>
                <w:color w:val="000000"/>
                <w:sz w:val="22"/>
                <w:lang w:val="en-GB" w:eastAsia="en-GB"/>
              </w:rPr>
            </w:pPr>
            <w:r>
              <w:rPr>
                <w:rFonts w:ascii="Calibri" w:eastAsia="Times New Roman" w:hAnsi="Calibri" w:cs="Times New Roman"/>
                <w:color w:val="000000"/>
                <w:sz w:val="22"/>
                <w:lang w:val="en-GB" w:eastAsia="en-GB"/>
              </w:rPr>
              <w:t>Slope%</w:t>
            </w:r>
          </w:p>
        </w:tc>
        <w:tc>
          <w:tcPr>
            <w:tcW w:w="976" w:type="dxa"/>
            <w:tcBorders>
              <w:top w:val="nil"/>
              <w:left w:val="single" w:sz="4" w:space="0" w:color="auto"/>
              <w:bottom w:val="nil"/>
              <w:right w:val="nil"/>
            </w:tcBorders>
            <w:shd w:val="clear" w:color="auto" w:fill="auto"/>
            <w:noWrap/>
            <w:vAlign w:val="bottom"/>
          </w:tcPr>
          <w:p w14:paraId="4A860B46"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136B5632"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17D686DF"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1C00D029"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663E82BE"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072AA8AA"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0A953BFB"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1A2AC4D5"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tcPr>
          <w:p w14:paraId="4D71AB9B"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r>
    </w:tbl>
    <w:p w14:paraId="22954059" w14:textId="77777777" w:rsidR="0047645A" w:rsidRDefault="0047645A" w:rsidP="00DC60F1"/>
    <w:p w14:paraId="523D01DE" w14:textId="77777777" w:rsidR="00C937C3" w:rsidRDefault="00C937C3" w:rsidP="00DC60F1">
      <w:r>
        <w:br w:type="page"/>
      </w:r>
    </w:p>
    <w:p w14:paraId="097D81EF" w14:textId="77777777" w:rsidR="00C937C3" w:rsidRDefault="00C937C3" w:rsidP="00DC60F1">
      <w:pPr>
        <w:pStyle w:val="Heading1"/>
      </w:pPr>
      <w:bookmarkStart w:id="45" w:name="_Toc447826958"/>
      <w:r>
        <w:t>Results</w:t>
      </w:r>
      <w:bookmarkEnd w:id="45"/>
    </w:p>
    <w:p w14:paraId="2EEE70F6" w14:textId="77777777" w:rsidR="00C937C3" w:rsidRDefault="00C937C3" w:rsidP="00DC60F1"/>
    <w:p w14:paraId="0C705D9E" w14:textId="77777777" w:rsidR="00C937C3" w:rsidRDefault="00C937C3" w:rsidP="00DC60F1">
      <w:r>
        <w:br w:type="page"/>
      </w:r>
    </w:p>
    <w:p w14:paraId="4DC43E7B" w14:textId="77777777" w:rsidR="00C937C3" w:rsidRDefault="00C937C3" w:rsidP="00DC60F1">
      <w:pPr>
        <w:pStyle w:val="Heading1"/>
      </w:pPr>
      <w:bookmarkStart w:id="46" w:name="_Toc447826959"/>
      <w:r>
        <w:t>Discussion</w:t>
      </w:r>
      <w:bookmarkEnd w:id="46"/>
    </w:p>
    <w:p w14:paraId="7C9DC47B" w14:textId="77777777" w:rsidR="00C937C3" w:rsidRDefault="00C937C3" w:rsidP="00DC60F1"/>
    <w:p w14:paraId="4B878DAE" w14:textId="77777777" w:rsidR="00C937C3" w:rsidRDefault="00C937C3" w:rsidP="00DC60F1">
      <w:r>
        <w:br w:type="page"/>
      </w:r>
    </w:p>
    <w:p w14:paraId="2A5334BD" w14:textId="77777777" w:rsidR="00C937C3" w:rsidRDefault="00C937C3" w:rsidP="00DC60F1">
      <w:pPr>
        <w:pStyle w:val="Heading1"/>
      </w:pPr>
      <w:bookmarkStart w:id="47" w:name="_Toc447826960"/>
      <w:r>
        <w:t>Conclusions</w:t>
      </w:r>
      <w:bookmarkEnd w:id="47"/>
    </w:p>
    <w:p w14:paraId="551AF90C" w14:textId="77777777" w:rsidR="00C937C3" w:rsidRDefault="00C937C3" w:rsidP="00DC60F1"/>
    <w:p w14:paraId="06D118A8" w14:textId="77777777" w:rsidR="00C937C3" w:rsidRDefault="00C937C3" w:rsidP="00DC60F1">
      <w:r>
        <w:br w:type="page"/>
      </w:r>
    </w:p>
    <w:p w14:paraId="1EAB8999" w14:textId="77777777" w:rsidR="00C937C3" w:rsidRDefault="00C937C3" w:rsidP="00DC60F1">
      <w:pPr>
        <w:pStyle w:val="Heading1"/>
      </w:pPr>
      <w:bookmarkStart w:id="48" w:name="_Toc447826961"/>
      <w:r>
        <w:t>References</w:t>
      </w:r>
      <w:bookmarkEnd w:id="48"/>
    </w:p>
    <w:p w14:paraId="35CA7EA3" w14:textId="77777777" w:rsidR="00C937C3" w:rsidRDefault="00C937C3" w:rsidP="00DC60F1"/>
    <w:p w14:paraId="3468F4B4" w14:textId="77777777" w:rsidR="00C937C3" w:rsidRDefault="00C937C3" w:rsidP="00DC60F1">
      <w:r>
        <w:br w:type="page"/>
      </w:r>
    </w:p>
    <w:p w14:paraId="39806DCA" w14:textId="77777777" w:rsidR="00C937C3" w:rsidRDefault="00C937C3" w:rsidP="00DC60F1">
      <w:pPr>
        <w:pStyle w:val="Heading1"/>
      </w:pPr>
      <w:bookmarkStart w:id="49" w:name="_Toc447826962"/>
      <w:r>
        <w:t>Appendices</w:t>
      </w:r>
      <w:bookmarkEnd w:id="49"/>
    </w:p>
    <w:p w14:paraId="0F00B467" w14:textId="1446AF2C" w:rsidR="00C937C3" w:rsidRPr="00C937C3" w:rsidRDefault="00C937C3" w:rsidP="00DC60F1"/>
    <w:sectPr w:rsidR="00C937C3" w:rsidRPr="00C937C3" w:rsidSect="00C937C3">
      <w:footerReference w:type="default" r:id="rId10"/>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uel Herniman" w:date="2016-04-09T15:14:00Z" w:initials="SH">
    <w:p w14:paraId="7B2BD06B" w14:textId="029797B0" w:rsidR="00DB25C6" w:rsidRDefault="00DB25C6">
      <w:pPr>
        <w:pStyle w:val="CommentText"/>
      </w:pPr>
      <w:r>
        <w:rPr>
          <w:rStyle w:val="CommentReference"/>
        </w:rPr>
        <w:annotationRef/>
      </w:r>
      <w:r>
        <w:t>What is the point of this word?</w:t>
      </w:r>
    </w:p>
  </w:comment>
  <w:comment w:id="7" w:author="Samuel Herniman" w:date="2016-04-05T18:29:00Z" w:initials="SH">
    <w:p w14:paraId="573D6888" w14:textId="4AEDE780" w:rsidR="00DB25C6" w:rsidRDefault="00DB25C6">
      <w:pPr>
        <w:pStyle w:val="CommentText"/>
      </w:pPr>
      <w:r>
        <w:rPr>
          <w:rStyle w:val="CommentReference"/>
        </w:rPr>
        <w:annotationRef/>
      </w:r>
      <w:r>
        <w:t>See Goh for info on orchid morphology if you need it.</w:t>
      </w:r>
    </w:p>
  </w:comment>
  <w:comment w:id="9" w:author="Samuel Herniman" w:date="2016-04-08T18:34:00Z" w:initials="SH">
    <w:p w14:paraId="6A46CB9E" w14:textId="70DDBBA8" w:rsidR="00DB25C6" w:rsidRDefault="00DB25C6">
      <w:pPr>
        <w:pStyle w:val="CommentText"/>
      </w:pPr>
      <w:r>
        <w:rPr>
          <w:rStyle w:val="CommentReference"/>
        </w:rPr>
        <w:annotationRef/>
      </w:r>
      <w:proofErr w:type="spellStart"/>
      <w:r>
        <w:t>Habbit</w:t>
      </w:r>
      <w:proofErr w:type="spellEnd"/>
      <w:r>
        <w:t>?</w:t>
      </w:r>
    </w:p>
  </w:comment>
  <w:comment w:id="12" w:author="Samuel Herniman" w:date="2016-04-09T15:24:00Z" w:initials="SH">
    <w:p w14:paraId="6833C884" w14:textId="14FEB719" w:rsidR="00DB25C6" w:rsidRDefault="00DB25C6">
      <w:pPr>
        <w:pStyle w:val="CommentText"/>
      </w:pPr>
      <w:r>
        <w:rPr>
          <w:rStyle w:val="CommentReference"/>
        </w:rPr>
        <w:annotationRef/>
      </w:r>
      <w:r>
        <w:t>I have no idea if this makes sense.</w:t>
      </w:r>
    </w:p>
  </w:comment>
  <w:comment w:id="15" w:author="Samuel Herniman" w:date="2016-04-05T18:34:00Z" w:initials="SH">
    <w:p w14:paraId="154C67D9" w14:textId="7B42D0BE" w:rsidR="00DB25C6" w:rsidRDefault="00DB25C6">
      <w:pPr>
        <w:pStyle w:val="CommentText"/>
      </w:pPr>
      <w:r>
        <w:rPr>
          <w:rStyle w:val="CommentReference"/>
        </w:rPr>
        <w:annotationRef/>
      </w:r>
      <w:r>
        <w:t>This section may not be needed</w:t>
      </w:r>
    </w:p>
  </w:comment>
  <w:comment w:id="18" w:author="Samuel Herniman" w:date="2016-04-09T15:36:00Z" w:initials="SH">
    <w:p w14:paraId="3BF33F0B" w14:textId="3F96943B" w:rsidR="00DB25C6" w:rsidRDefault="00DB25C6">
      <w:pPr>
        <w:pStyle w:val="CommentText"/>
      </w:pPr>
      <w:r>
        <w:rPr>
          <w:rStyle w:val="CommentReference"/>
        </w:rPr>
        <w:annotationRef/>
      </w:r>
      <w:r>
        <w:t>I need to finish this off.</w:t>
      </w:r>
    </w:p>
  </w:comment>
  <w:comment w:id="28" w:author="Samuel Herniman" w:date="2016-04-09T16:17:00Z" w:initials="SH">
    <w:p w14:paraId="3ADC8546" w14:textId="3CBB1B68" w:rsidR="00DB25C6" w:rsidRDefault="00DB25C6">
      <w:pPr>
        <w:pStyle w:val="CommentText"/>
      </w:pPr>
      <w:r>
        <w:rPr>
          <w:rStyle w:val="CommentReference"/>
        </w:rPr>
        <w:annotationRef/>
      </w:r>
      <w:r>
        <w:t xml:space="preserve">Said this twice. </w:t>
      </w:r>
      <w:proofErr w:type="spellStart"/>
      <w:r>
        <w:t>Probs</w:t>
      </w:r>
      <w:proofErr w:type="spellEnd"/>
      <w:r>
        <w:t xml:space="preserve"> take it out </w:t>
      </w:r>
    </w:p>
  </w:comment>
  <w:comment w:id="31" w:author="Samuel Herniman" w:date="2016-04-09T16:01:00Z" w:initials="SH">
    <w:p w14:paraId="3B9E0F87" w14:textId="695D7FEA" w:rsidR="00DB25C6" w:rsidRDefault="00DB25C6">
      <w:pPr>
        <w:pStyle w:val="CommentText"/>
      </w:pPr>
      <w:r>
        <w:rPr>
          <w:rStyle w:val="CommentReference"/>
        </w:rPr>
        <w:annotationRef/>
      </w:r>
      <w:r>
        <w:t>Fungi?</w:t>
      </w:r>
    </w:p>
  </w:comment>
  <w:comment w:id="32" w:author="Samuel Herniman" w:date="2016-04-05T17:34:00Z" w:initials="SH">
    <w:p w14:paraId="14A71FE1" w14:textId="729C0A2A" w:rsidR="00DB25C6" w:rsidRDefault="00DB25C6">
      <w:pPr>
        <w:pStyle w:val="CommentText"/>
      </w:pPr>
      <w:r>
        <w:rPr>
          <w:rStyle w:val="CommentReference"/>
        </w:rPr>
        <w:annotationRef/>
      </w:r>
      <w:r>
        <w:t>Something by Gao</w:t>
      </w:r>
    </w:p>
  </w:comment>
  <w:comment w:id="35" w:author="Samuel Herniman" w:date="2016-04-09T19:08:00Z" w:initials="SH">
    <w:p w14:paraId="65472611" w14:textId="3AC35E2B" w:rsidR="00DB25C6" w:rsidRDefault="00DB25C6">
      <w:pPr>
        <w:pStyle w:val="CommentText"/>
      </w:pPr>
      <w:r>
        <w:rPr>
          <w:rStyle w:val="CommentReference"/>
        </w:rPr>
        <w:annotationRef/>
      </w:r>
      <w:r>
        <w:t>Interesting line in Liu et al 2014:</w:t>
      </w:r>
    </w:p>
    <w:p w14:paraId="42791910" w14:textId="2C821D04" w:rsidR="00DB25C6" w:rsidRDefault="00DB25C6">
      <w:pPr>
        <w:pStyle w:val="CommentText"/>
      </w:pPr>
      <w:r>
        <w:t>“While large-scale shade house cultivation generates income for the Reserve, this mode of cultivation does not contribute to species restoration directly”</w:t>
      </w:r>
      <w:r>
        <w:br/>
        <w:t>might be useful.</w:t>
      </w:r>
    </w:p>
  </w:comment>
  <w:comment w:id="37" w:author="Sam Herniman" w:date="2015-01-03T14:39:00Z" w:initials="SH">
    <w:p w14:paraId="03EC932C" w14:textId="77777777" w:rsidR="00DB25C6" w:rsidRDefault="00DB25C6" w:rsidP="004D641E">
      <w:pPr>
        <w:pStyle w:val="CommentText"/>
      </w:pPr>
      <w:r>
        <w:rPr>
          <w:rStyle w:val="CommentReference"/>
        </w:rPr>
        <w:annotationRef/>
      </w:r>
      <w:r>
        <w:t>Myers 1998 to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2BD06B" w15:done="0"/>
  <w15:commentEx w15:paraId="573D6888" w15:done="0"/>
  <w15:commentEx w15:paraId="6A46CB9E" w15:done="0"/>
  <w15:commentEx w15:paraId="6833C884" w15:done="0"/>
  <w15:commentEx w15:paraId="154C67D9" w15:done="0"/>
  <w15:commentEx w15:paraId="3BF33F0B" w15:done="0"/>
  <w15:commentEx w15:paraId="3ADC8546" w15:done="0"/>
  <w15:commentEx w15:paraId="3B9E0F87" w15:done="0"/>
  <w15:commentEx w15:paraId="14A71FE1" w15:done="0"/>
  <w15:commentEx w15:paraId="42791910" w15:done="0"/>
  <w15:commentEx w15:paraId="03EC932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A3F7E" w14:textId="77777777" w:rsidR="00DB25C6" w:rsidRDefault="00DB25C6" w:rsidP="00DC60F1">
      <w:r>
        <w:separator/>
      </w:r>
    </w:p>
  </w:endnote>
  <w:endnote w:type="continuationSeparator" w:id="0">
    <w:p w14:paraId="709F86C7" w14:textId="77777777" w:rsidR="00DB25C6" w:rsidRDefault="00DB25C6" w:rsidP="00DC6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icrosoft JhengHei">
    <w:panose1 w:val="020B0604030504040204"/>
    <w:charset w:val="88"/>
    <w:family w:val="swiss"/>
    <w:pitch w:val="variable"/>
    <w:sig w:usb0="00000087" w:usb1="288F4000" w:usb2="00000016" w:usb3="00000000" w:csb0="00100009" w:csb1="00000000"/>
  </w:font>
  <w:font w:name="MS Gothic">
    <w:altName w:val="ＭＳ ゴシック"/>
    <w:panose1 w:val="020B0609070205080204"/>
    <w:charset w:val="80"/>
    <w:family w:val="modern"/>
    <w:pitch w:val="fixed"/>
    <w:sig w:usb0="E00002FF" w:usb1="6AC7FDFB" w:usb2="00000012" w:usb3="00000000" w:csb0="0002009F" w:csb1="00000000"/>
  </w:font>
  <w:font w:name="Microsoft New Tai Lue">
    <w:panose1 w:val="020B0502040204020203"/>
    <w:charset w:val="00"/>
    <w:family w:val="swiss"/>
    <w:pitch w:val="variable"/>
    <w:sig w:usb0="00000003" w:usb1="00000000" w:usb2="8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1F255" w14:textId="77777777" w:rsidR="00DB25C6" w:rsidRDefault="00DB25C6" w:rsidP="00DC60F1">
    <w:pPr>
      <w:pStyle w:val="Footer"/>
    </w:pPr>
  </w:p>
  <w:p w14:paraId="7FAA5AE0" w14:textId="77777777" w:rsidR="00DB25C6" w:rsidRDefault="00DB25C6" w:rsidP="00DC60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FB787" w14:textId="77777777" w:rsidR="00DB25C6" w:rsidRDefault="00DB25C6" w:rsidP="00DC60F1">
      <w:r>
        <w:separator/>
      </w:r>
    </w:p>
  </w:footnote>
  <w:footnote w:type="continuationSeparator" w:id="0">
    <w:p w14:paraId="52DEF5B6" w14:textId="77777777" w:rsidR="00DB25C6" w:rsidRDefault="00DB25C6" w:rsidP="00DC60F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rson w15:author="Sam Herniman">
    <w15:presenceInfo w15:providerId="Windows Live" w15:userId="82c3f65af26b26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34A02"/>
    <w:rsid w:val="000A1162"/>
    <w:rsid w:val="00100A10"/>
    <w:rsid w:val="00114640"/>
    <w:rsid w:val="001C064C"/>
    <w:rsid w:val="001C7B7D"/>
    <w:rsid w:val="001D1DF8"/>
    <w:rsid w:val="002033FD"/>
    <w:rsid w:val="00287668"/>
    <w:rsid w:val="00297E85"/>
    <w:rsid w:val="003370A9"/>
    <w:rsid w:val="00345A89"/>
    <w:rsid w:val="00353BB9"/>
    <w:rsid w:val="003A00D8"/>
    <w:rsid w:val="003B47C6"/>
    <w:rsid w:val="003C5E67"/>
    <w:rsid w:val="00412462"/>
    <w:rsid w:val="00465B4D"/>
    <w:rsid w:val="0047645A"/>
    <w:rsid w:val="004D641E"/>
    <w:rsid w:val="005326C6"/>
    <w:rsid w:val="0058761C"/>
    <w:rsid w:val="00587F12"/>
    <w:rsid w:val="005A4AC5"/>
    <w:rsid w:val="0068059D"/>
    <w:rsid w:val="006D4B76"/>
    <w:rsid w:val="006D4FF6"/>
    <w:rsid w:val="006D75B5"/>
    <w:rsid w:val="006E5E46"/>
    <w:rsid w:val="0071698B"/>
    <w:rsid w:val="00737A45"/>
    <w:rsid w:val="00743648"/>
    <w:rsid w:val="007578BF"/>
    <w:rsid w:val="007C33D0"/>
    <w:rsid w:val="007E71F5"/>
    <w:rsid w:val="00807514"/>
    <w:rsid w:val="00807C14"/>
    <w:rsid w:val="00857EE4"/>
    <w:rsid w:val="00862D5E"/>
    <w:rsid w:val="00880DC3"/>
    <w:rsid w:val="008960D5"/>
    <w:rsid w:val="008E4485"/>
    <w:rsid w:val="008F2DDF"/>
    <w:rsid w:val="00960BF6"/>
    <w:rsid w:val="00965FC6"/>
    <w:rsid w:val="009A5E3F"/>
    <w:rsid w:val="009D3AB7"/>
    <w:rsid w:val="00A17AE5"/>
    <w:rsid w:val="00A34703"/>
    <w:rsid w:val="00A87509"/>
    <w:rsid w:val="00B04D44"/>
    <w:rsid w:val="00B31808"/>
    <w:rsid w:val="00B64D4B"/>
    <w:rsid w:val="00BC3F12"/>
    <w:rsid w:val="00BF4AEB"/>
    <w:rsid w:val="00BF5A24"/>
    <w:rsid w:val="00C073A3"/>
    <w:rsid w:val="00C26112"/>
    <w:rsid w:val="00C67BED"/>
    <w:rsid w:val="00C70E18"/>
    <w:rsid w:val="00C87E27"/>
    <w:rsid w:val="00C937C3"/>
    <w:rsid w:val="00CB33E2"/>
    <w:rsid w:val="00D37528"/>
    <w:rsid w:val="00DB25C6"/>
    <w:rsid w:val="00DC525E"/>
    <w:rsid w:val="00DC60F1"/>
    <w:rsid w:val="00DD0D9B"/>
    <w:rsid w:val="00E12E88"/>
    <w:rsid w:val="00E26CA7"/>
    <w:rsid w:val="00E32A0C"/>
    <w:rsid w:val="00E40DB0"/>
    <w:rsid w:val="00E41450"/>
    <w:rsid w:val="00EF15A5"/>
    <w:rsid w:val="00F1700C"/>
    <w:rsid w:val="00F57A88"/>
    <w:rsid w:val="00FA6E03"/>
    <w:rsid w:val="00FB006E"/>
    <w:rsid w:val="00FB76C1"/>
    <w:rsid w:val="00FF55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60F1"/>
    <w:pPr>
      <w:spacing w:line="480" w:lineRule="auto"/>
      <w:jc w:val="both"/>
    </w:pPr>
    <w:rPr>
      <w:rFonts w:ascii="Courier New" w:hAnsi="Courier New"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4D641E"/>
    <w:pPr>
      <w:jc w:val="left"/>
      <w:outlineLvl w:val="1"/>
    </w:pPr>
    <w:rPr>
      <w:sz w:val="36"/>
    </w:rPr>
  </w:style>
  <w:style w:type="paragraph" w:styleId="Heading3">
    <w:name w:val="heading 3"/>
    <w:aliases w:val="Dis3"/>
    <w:basedOn w:val="SciHeading1"/>
    <w:next w:val="Normal"/>
    <w:link w:val="Heading3Char"/>
    <w:uiPriority w:val="9"/>
    <w:unhideWhenUsed/>
    <w:qFormat/>
    <w:rsid w:val="00BF4AEB"/>
    <w:pPr>
      <w:outlineLvl w:val="2"/>
    </w:pPr>
    <w:rPr>
      <w:rFonts w:ascii="Courier New" w:hAnsi="Courier New" w:cs="Courier New"/>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BF4AEB"/>
    <w:pPr>
      <w:spacing w:after="200" w:line="240" w:lineRule="auto"/>
      <w:jc w:val="left"/>
    </w:pPr>
    <w:rPr>
      <w:rFonts w:asciiTheme="minorHAnsi" w:hAnsiTheme="minorHAnsi" w:cstheme="minorBidi"/>
      <w:i/>
      <w:iCs/>
      <w:color w:val="44546A" w:themeColor="text2"/>
      <w:sz w:val="18"/>
      <w:szCs w:val="18"/>
      <w:lang w:val="en-GB"/>
    </w:rPr>
  </w:style>
  <w:style w:type="character" w:customStyle="1" w:styleId="Heading2Char">
    <w:name w:val="Heading 2 Char"/>
    <w:aliases w:val="Dis2 Char"/>
    <w:basedOn w:val="DefaultParagraphFont"/>
    <w:link w:val="Heading2"/>
    <w:uiPriority w:val="9"/>
    <w:rsid w:val="004D641E"/>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BF4AEB"/>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semiHidden/>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0A1162"/>
  </w:style>
  <w:style w:type="character" w:customStyle="1" w:styleId="Dis1Char">
    <w:name w:val="Dis1 Char"/>
    <w:basedOn w:val="Heading1Char"/>
    <w:link w:val="Dis1"/>
    <w:rsid w:val="000A1162"/>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054A1-7F4A-435A-B361-F2B293AD9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3ED151E.dotm</Template>
  <TotalTime>0</TotalTime>
  <Pages>30</Pages>
  <Words>38352</Words>
  <Characters>218607</Characters>
  <Application>Microsoft Office Word</Application>
  <DocSecurity>0</DocSecurity>
  <Lines>1821</Lines>
  <Paragraphs>512</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256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erniman</dc:creator>
  <cp:keywords/>
  <dc:description/>
  <cp:lastModifiedBy>Samuel Herniman</cp:lastModifiedBy>
  <cp:revision>2</cp:revision>
  <dcterms:created xsi:type="dcterms:W3CDTF">2016-04-09T18:17:00Z</dcterms:created>
  <dcterms:modified xsi:type="dcterms:W3CDTF">2016-04-09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4soRLIhu"/&gt;&lt;style id="http://www.zotero.org/styles/journal-of-applied-ecology" hasBibliography="1" bibliographyStyleHasBeenSet="0"/&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